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FAFA7" w14:textId="4CBF0BEF" w:rsidR="002C409A" w:rsidRDefault="00146431">
      <w:pPr>
        <w:rPr>
          <w:b/>
          <w:bCs/>
        </w:rPr>
      </w:pPr>
      <w:r>
        <w:rPr>
          <w:b/>
          <w:bCs/>
        </w:rPr>
        <w:t>Thesis Brainstorm</w:t>
      </w:r>
    </w:p>
    <w:p w14:paraId="58399B80" w14:textId="7D68F331" w:rsidR="00146431" w:rsidRDefault="00146431">
      <w:r>
        <w:t>Title: Using cosmic-ray hodoscope data to validate misalignment measurements in small-strip thin gap chambers for the ATLAS experiment</w:t>
      </w:r>
    </w:p>
    <w:p w14:paraId="3E468C92" w14:textId="489D1809" w:rsidR="00146431" w:rsidRDefault="006D6EB0">
      <w:r>
        <w:rPr>
          <w:u w:val="single"/>
        </w:rPr>
        <w:t>Background</w:t>
      </w:r>
      <w:r w:rsidR="007F22BA">
        <w:rPr>
          <w:u w:val="single"/>
        </w:rPr>
        <w:t xml:space="preserve"> – CHAP1</w:t>
      </w:r>
    </w:p>
    <w:p w14:paraId="2B21F092" w14:textId="1B5C5829" w:rsidR="00146431" w:rsidRDefault="00146431" w:rsidP="00146431">
      <w:pPr>
        <w:pStyle w:val="ListParagraph"/>
        <w:numPr>
          <w:ilvl w:val="0"/>
          <w:numId w:val="1"/>
        </w:numPr>
      </w:pPr>
      <w:r>
        <w:t>ATLAS</w:t>
      </w:r>
      <w:r w:rsidR="007413C8">
        <w:fldChar w:fldCharType="begin"/>
      </w:r>
      <w:r w:rsidR="007413C8">
        <w:instrText xml:space="preserve"> ADDIN ZOTERO_ITEM CSL_CITATION {"citationID":"50TUA1ij","properties":{"formattedCitation":"\\uc0\\u160{}[1]","plainCitation":" [1]","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rsidR="007413C8">
        <w:fldChar w:fldCharType="separate"/>
      </w:r>
      <w:r w:rsidR="007413C8" w:rsidRPr="007413C8">
        <w:rPr>
          <w:rFonts w:ascii="Calibri" w:hAnsi="Calibri" w:cs="Calibri"/>
          <w:szCs w:val="24"/>
        </w:rPr>
        <w:t> [1]</w:t>
      </w:r>
      <w:r w:rsidR="007413C8">
        <w:fldChar w:fldCharType="end"/>
      </w:r>
      <w:r w:rsidR="007413C8">
        <w:t>, LHC</w:t>
      </w:r>
      <w:r w:rsidR="007413C8">
        <w:fldChar w:fldCharType="begin"/>
      </w:r>
      <w:r w:rsidR="007413C8">
        <w:instrText xml:space="preserve"> ADDIN ZOTERO_ITEM CSL_CITATION {"citationID":"1PhS4r4D","properties":{"formattedCitation":"\\uc0\\u160{}[2]","plainCitation":" [2]","noteIndex":0},"citationItems":[{"id":62,"uris":["http://zotero.org/users/4348135/items/6T4EYFUS"],"uri":["http://zotero.org/users/4348135/items/6T4EYFUS"],"itemData":{"id":62,"type":"article-journal","container-title":"Journal of Instrumentation","issue":"S08001","journalAbbreviation":"J. Instrum.","title":"LHC Machine","volume":"3","author":[{"family":"Evans","given":"L"},{"family":"Bryant","given":"P"}],"issued":{"date-parts":[["2008"]]}}}],"schema":"https://github.com/citation-style-language/schema/raw/master/csl-citation.json"} </w:instrText>
      </w:r>
      <w:r w:rsidR="007413C8">
        <w:fldChar w:fldCharType="separate"/>
      </w:r>
      <w:r w:rsidR="007413C8" w:rsidRPr="007413C8">
        <w:rPr>
          <w:rFonts w:ascii="Calibri" w:hAnsi="Calibri" w:cs="Calibri"/>
          <w:szCs w:val="24"/>
        </w:rPr>
        <w:t> [2]</w:t>
      </w:r>
      <w:r w:rsidR="007413C8">
        <w:fldChar w:fldCharType="end"/>
      </w:r>
      <w:r w:rsidR="007413C8">
        <w:t xml:space="preserve"> </w:t>
      </w:r>
    </w:p>
    <w:p w14:paraId="40AEDFF5" w14:textId="01AD6C1E" w:rsidR="009E7BCA" w:rsidRDefault="009E7BCA" w:rsidP="00146431">
      <w:pPr>
        <w:pStyle w:val="ListParagraph"/>
        <w:numPr>
          <w:ilvl w:val="0"/>
          <w:numId w:val="1"/>
        </w:numPr>
      </w:pPr>
      <w:r>
        <w:t>Mention Athena</w:t>
      </w:r>
    </w:p>
    <w:p w14:paraId="0D700C16" w14:textId="15B09605" w:rsidR="00014932" w:rsidRDefault="00014932" w:rsidP="00146431">
      <w:pPr>
        <w:pStyle w:val="ListParagraph"/>
        <w:numPr>
          <w:ilvl w:val="0"/>
          <w:numId w:val="1"/>
        </w:numPr>
      </w:pPr>
      <w:r>
        <w:t>ATLAS muon spectrometer</w:t>
      </w:r>
      <w:r>
        <w:fldChar w:fldCharType="begin"/>
      </w:r>
      <w:r>
        <w:instrText xml:space="preserve"> ADDIN ZOTERO_ITEM CSL_CITATION {"citationID":"u8NI8kB0","properties":{"formattedCitation":"\\uc0\\u160{}[3]","plainCitation":" [3]","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fldChar w:fldCharType="separate"/>
      </w:r>
      <w:r w:rsidRPr="00014932">
        <w:rPr>
          <w:rFonts w:ascii="Calibri" w:hAnsi="Calibri" w:cs="Calibri"/>
          <w:szCs w:val="24"/>
        </w:rPr>
        <w:t> [3]</w:t>
      </w:r>
      <w:r>
        <w:fldChar w:fldCharType="end"/>
      </w:r>
    </w:p>
    <w:p w14:paraId="6E693F08" w14:textId="33E6510D" w:rsidR="00146431" w:rsidRDefault="00146431" w:rsidP="00146431">
      <w:pPr>
        <w:pStyle w:val="ListParagraph"/>
        <w:numPr>
          <w:ilvl w:val="0"/>
          <w:numId w:val="1"/>
        </w:numPr>
      </w:pPr>
      <w:r>
        <w:t>Motivation for replacing SW</w:t>
      </w:r>
      <w:r w:rsidR="00991399">
        <w:fldChar w:fldCharType="begin"/>
      </w:r>
      <w:r w:rsidR="00991399">
        <w:instrText xml:space="preserve"> ADDIN ZOTERO_ITEM CSL_CITATION {"citationID":"t0uXxRHQ","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69015BA1" w14:textId="3D50896F" w:rsidR="0058264E" w:rsidRDefault="0058264E" w:rsidP="00146431">
      <w:pPr>
        <w:pStyle w:val="ListParagraph"/>
        <w:numPr>
          <w:ilvl w:val="0"/>
          <w:numId w:val="1"/>
        </w:numPr>
      </w:pPr>
      <w:r>
        <w:t>NSW design (</w:t>
      </w:r>
      <w:proofErr w:type="spellStart"/>
      <w:r>
        <w:t>sTGC</w:t>
      </w:r>
      <w:proofErr w:type="spellEnd"/>
      <w:r>
        <w:t xml:space="preserve"> and MM)</w:t>
      </w:r>
      <w:r w:rsidR="00991399">
        <w:t xml:space="preserve"> </w:t>
      </w:r>
      <w:r w:rsidR="00991399">
        <w:fldChar w:fldCharType="begin"/>
      </w:r>
      <w:r w:rsidR="00991399">
        <w:instrText xml:space="preserve"> ADDIN ZOTERO_ITEM CSL_CITATION {"citationID":"TKAUOJEa","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55B537F2" w14:textId="19358D39" w:rsidR="00DF0A99" w:rsidRDefault="00DF0A99" w:rsidP="00DF0A99">
      <w:pPr>
        <w:pStyle w:val="ListParagraph"/>
        <w:numPr>
          <w:ilvl w:val="1"/>
          <w:numId w:val="1"/>
        </w:numPr>
      </w:pPr>
      <w:r>
        <w:t>Introduce sector and wedge idea, large and small, quadruplet type</w:t>
      </w:r>
    </w:p>
    <w:p w14:paraId="2E568B4A" w14:textId="7588E828" w:rsidR="00DF0A99" w:rsidRDefault="00DF0A99" w:rsidP="00DF0A99">
      <w:pPr>
        <w:pStyle w:val="ListParagraph"/>
        <w:numPr>
          <w:ilvl w:val="0"/>
          <w:numId w:val="1"/>
        </w:numPr>
      </w:pPr>
      <w:proofErr w:type="spellStart"/>
      <w:r>
        <w:t>sTGC</w:t>
      </w:r>
      <w:proofErr w:type="spellEnd"/>
      <w:r>
        <w:t xml:space="preserve"> details</w:t>
      </w:r>
      <w:r>
        <w:fldChar w:fldCharType="begin"/>
      </w:r>
      <w:r>
        <w:instrText xml:space="preserve"> ADDIN ZOTERO_ITEM CSL_CITATION {"citationID":"3XoWx8t1","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Pr="00977193">
        <w:rPr>
          <w:rFonts w:ascii="Calibri" w:hAnsi="Calibri" w:cs="Calibri"/>
          <w:szCs w:val="24"/>
        </w:rPr>
        <w:t> [4]</w:t>
      </w:r>
      <w:r>
        <w:fldChar w:fldCharType="end"/>
      </w:r>
    </w:p>
    <w:p w14:paraId="203F2E03" w14:textId="741125A8" w:rsidR="00DF0A99" w:rsidRDefault="00DF0A99" w:rsidP="00DF0A99">
      <w:pPr>
        <w:pStyle w:val="ListParagraph"/>
        <w:numPr>
          <w:ilvl w:val="1"/>
          <w:numId w:val="1"/>
        </w:numPr>
      </w:pPr>
      <w:r>
        <w:t>Mechanical layout (pads, strips, wires)</w:t>
      </w:r>
    </w:p>
    <w:p w14:paraId="128B3423" w14:textId="73AD9A86" w:rsidR="00DF0A99" w:rsidRDefault="00DF0A99" w:rsidP="00DF0A99">
      <w:pPr>
        <w:pStyle w:val="ListParagraph"/>
        <w:numPr>
          <w:ilvl w:val="1"/>
          <w:numId w:val="1"/>
        </w:numPr>
      </w:pPr>
      <w:r>
        <w:t>How it works: ionization, avalanche, charge spreading, gas mixture, HV</w:t>
      </w:r>
    </w:p>
    <w:p w14:paraId="660DEB75" w14:textId="67ACBD06" w:rsidR="00A10872" w:rsidRDefault="002A3F1D" w:rsidP="00DF0A99">
      <w:pPr>
        <w:pStyle w:val="ListParagraph"/>
        <w:numPr>
          <w:ilvl w:val="1"/>
          <w:numId w:val="1"/>
        </w:numPr>
      </w:pPr>
      <w:r>
        <w:t>Charge distribution on strips to extract y, wire fired to provide x</w:t>
      </w:r>
    </w:p>
    <w:p w14:paraId="63599CE2" w14:textId="4A9030F0" w:rsidR="00997A27" w:rsidRDefault="00997A27" w:rsidP="00146431">
      <w:pPr>
        <w:pStyle w:val="ListParagraph"/>
        <w:numPr>
          <w:ilvl w:val="0"/>
          <w:numId w:val="1"/>
        </w:numPr>
      </w:pPr>
      <w:r>
        <w:t>Detector construction process?</w:t>
      </w:r>
      <w:r w:rsidR="00DF0A99">
        <w:t xml:space="preserve"> </w:t>
      </w:r>
      <w:r w:rsidR="00DF0A99">
        <w:sym w:font="Wingdings" w:char="F0E0"/>
      </w:r>
      <w:r w:rsidR="00DF0A99">
        <w:t xml:space="preserve"> 1 paragraph</w:t>
      </w:r>
    </w:p>
    <w:p w14:paraId="18B237AA" w14:textId="0188D699" w:rsidR="000E503C" w:rsidRDefault="000E503C" w:rsidP="000E503C">
      <w:pPr>
        <w:pStyle w:val="ListParagraph"/>
        <w:numPr>
          <w:ilvl w:val="1"/>
          <w:numId w:val="1"/>
        </w:numPr>
      </w:pPr>
      <w:r>
        <w:t>Five countries, including Canada</w:t>
      </w:r>
    </w:p>
    <w:p w14:paraId="155B0F4E" w14:textId="252BACFA" w:rsidR="00DF0A99" w:rsidRDefault="00DF0A99" w:rsidP="00DF0A99">
      <w:pPr>
        <w:pStyle w:val="ListParagraph"/>
        <w:numPr>
          <w:ilvl w:val="1"/>
          <w:numId w:val="1"/>
        </w:numPr>
      </w:pPr>
      <w:r>
        <w:t xml:space="preserve">Etching strip pattern </w:t>
      </w:r>
      <w:r>
        <w:sym w:font="Wingdings" w:char="F0E0"/>
      </w:r>
      <w:r>
        <w:t xml:space="preserve"> distortion</w:t>
      </w:r>
    </w:p>
    <w:p w14:paraId="1797C41F" w14:textId="7C9991C4" w:rsidR="005B06B6" w:rsidRDefault="005B06B6" w:rsidP="005B06B6">
      <w:pPr>
        <w:pStyle w:val="ListParagraph"/>
        <w:numPr>
          <w:ilvl w:val="1"/>
          <w:numId w:val="1"/>
        </w:numPr>
      </w:pPr>
      <w:r>
        <w:t>Briefly point to Carlson’s thesis for CMM misalignment model, although simple offset and rotation model is often used as base</w:t>
      </w:r>
      <w:r>
        <w:fldChar w:fldCharType="begin"/>
      </w:r>
      <w:r>
        <w:instrText xml:space="preserve"> ADDIN ZOTERO_ITEM CSL_CITATION {"citationID":"cPnTcNsf","properties":{"formattedCitation":"\\uc0\\u160{}[5]","plainCitation":" [5]","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fldChar w:fldCharType="separate"/>
      </w:r>
      <w:r w:rsidRPr="00AB4A62">
        <w:rPr>
          <w:rFonts w:ascii="Calibri" w:hAnsi="Calibri" w:cs="Calibri"/>
          <w:szCs w:val="24"/>
        </w:rPr>
        <w:t> [5]</w:t>
      </w:r>
      <w:r>
        <w:fldChar w:fldCharType="end"/>
      </w:r>
      <w:r>
        <w:t xml:space="preserve">. </w:t>
      </w:r>
    </w:p>
    <w:p w14:paraId="35BAB3ED" w14:textId="01B8F409" w:rsidR="00DF0A99" w:rsidRDefault="00DF0A99" w:rsidP="00DF0A99">
      <w:pPr>
        <w:pStyle w:val="ListParagraph"/>
        <w:numPr>
          <w:ilvl w:val="1"/>
          <w:numId w:val="1"/>
        </w:numPr>
      </w:pPr>
      <w:r>
        <w:t>Cathode board (multilayer PCB) wound with wires, closed with another</w:t>
      </w:r>
      <w:r w:rsidR="00AB4A62">
        <w:t xml:space="preserve"> (gluing</w:t>
      </w:r>
      <w:r w:rsidR="00C268CF">
        <w:t>, brasses</w:t>
      </w:r>
      <w:r w:rsidR="00AB4A62">
        <w:t>)</w:t>
      </w:r>
    </w:p>
    <w:p w14:paraId="010703AB" w14:textId="78B0C6FD"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5B5FB7D7" w14:textId="4890C1E8" w:rsidR="006F1032" w:rsidRDefault="00DF0A99" w:rsidP="00DF0A99">
      <w:pPr>
        <w:pStyle w:val="ListParagraph"/>
        <w:numPr>
          <w:ilvl w:val="1"/>
          <w:numId w:val="1"/>
        </w:numPr>
      </w:pPr>
      <w:r>
        <w:t xml:space="preserve">Result: </w:t>
      </w:r>
      <w:proofErr w:type="spellStart"/>
      <w:r w:rsidR="006F1032">
        <w:t>sTGC</w:t>
      </w:r>
      <w:proofErr w:type="spellEnd"/>
      <w:r w:rsidR="006F1032">
        <w:t xml:space="preserve"> </w:t>
      </w:r>
      <w:r>
        <w:t xml:space="preserve">strip </w:t>
      </w:r>
      <w:r w:rsidR="006F1032">
        <w:t>misalignments</w:t>
      </w:r>
    </w:p>
    <w:p w14:paraId="746BC741" w14:textId="2C5CE620" w:rsidR="003772FB" w:rsidRPr="00191042" w:rsidRDefault="003772FB" w:rsidP="00DF0A99">
      <w:pPr>
        <w:pStyle w:val="ListParagraph"/>
        <w:numPr>
          <w:ilvl w:val="1"/>
          <w:numId w:val="1"/>
        </w:numPr>
      </w:pPr>
      <w:r w:rsidRPr="00191042">
        <w:t>Cite TDR</w:t>
      </w:r>
    </w:p>
    <w:p w14:paraId="2F275A34" w14:textId="70828DE3" w:rsidR="006F1032" w:rsidRDefault="00D5404E" w:rsidP="00146431">
      <w:pPr>
        <w:pStyle w:val="ListParagraph"/>
        <w:numPr>
          <w:ilvl w:val="0"/>
          <w:numId w:val="1"/>
        </w:numPr>
      </w:pPr>
      <w:r>
        <w:t>The alignment system</w:t>
      </w:r>
      <w:r w:rsidR="00D31B04">
        <w:fldChar w:fldCharType="begin"/>
      </w:r>
      <w:r w:rsidR="00AB4A62">
        <w:instrText xml:space="preserve"> ADDIN ZOTERO_ITEM CSL_CITATION {"citationID":"vMN9i1pF","properties":{"formattedCitation":"\\uc0\\u160{}[4,6]","plainCitation":" [4,6]","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AB4A62" w:rsidRPr="00AB4A62">
        <w:rPr>
          <w:rFonts w:ascii="Calibri" w:hAnsi="Calibri" w:cs="Calibri"/>
          <w:szCs w:val="24"/>
        </w:rPr>
        <w:t> [4,6]</w:t>
      </w:r>
      <w:r w:rsidR="00D31B04">
        <w:fldChar w:fldCharType="end"/>
      </w:r>
      <w:r w:rsidR="00D31B04">
        <w:t xml:space="preserve"> </w:t>
      </w:r>
      <w:r w:rsidR="001A3A36">
        <w:sym w:font="Wingdings" w:char="F0E0"/>
      </w:r>
      <w:r w:rsidR="001A3A36">
        <w:t xml:space="preserve"> Minimal</w:t>
      </w:r>
    </w:p>
    <w:p w14:paraId="04E73064" w14:textId="4CEB4897" w:rsidR="00345164" w:rsidRDefault="00345164" w:rsidP="00345164">
      <w:pPr>
        <w:pStyle w:val="ListParagraph"/>
        <w:numPr>
          <w:ilvl w:val="1"/>
          <w:numId w:val="1"/>
        </w:numPr>
      </w:pPr>
      <w:r>
        <w:t>Transition: once the quadruplets are tested, they are assembled into wedges and the alignment platforms attached</w:t>
      </w:r>
    </w:p>
    <w:p w14:paraId="3A52F651" w14:textId="399DAC34" w:rsidR="008B5004" w:rsidRDefault="008B5004" w:rsidP="006F1032">
      <w:pPr>
        <w:pStyle w:val="ListParagraph"/>
        <w:numPr>
          <w:ilvl w:val="1"/>
          <w:numId w:val="1"/>
        </w:numPr>
      </w:pPr>
      <w:r>
        <w:t xml:space="preserve">Source plates and light </w:t>
      </w:r>
      <w:proofErr w:type="spellStart"/>
      <w:r>
        <w:t>fibres</w:t>
      </w:r>
      <w:proofErr w:type="spellEnd"/>
      <w:r>
        <w:t xml:space="preserve"> mounted on </w:t>
      </w:r>
      <w:proofErr w:type="spellStart"/>
      <w:r>
        <w:t>sTGC</w:t>
      </w:r>
      <w:proofErr w:type="spellEnd"/>
      <w:r>
        <w:t xml:space="preserve"> wedge</w:t>
      </w:r>
    </w:p>
    <w:p w14:paraId="70E409F3" w14:textId="5B8A2816" w:rsidR="00725B87" w:rsidRDefault="00725B87" w:rsidP="00725B87">
      <w:pPr>
        <w:pStyle w:val="ListParagraph"/>
        <w:numPr>
          <w:ilvl w:val="1"/>
          <w:numId w:val="1"/>
        </w:numPr>
      </w:pPr>
      <w:r>
        <w:t>“chambers have internal alignment sensors to monitor their distortions, there is a global alignment system that monitors the positions of the chambers with respect to each other”</w:t>
      </w:r>
      <w:r>
        <w:fldChar w:fldCharType="begin"/>
      </w:r>
      <w:r w:rsidR="00AB4A62">
        <w:instrText xml:space="preserve"> ADDIN ZOTERO_ITEM CSL_CITATION {"citationID":"d1XvGb7I","properties":{"formattedCitation":"\\uc0\\u160{}[6]","plainCitation":" [6]","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fldChar w:fldCharType="separate"/>
      </w:r>
      <w:r w:rsidR="00AB4A62" w:rsidRPr="00AB4A62">
        <w:rPr>
          <w:rFonts w:ascii="Calibri" w:hAnsi="Calibri" w:cs="Calibri"/>
          <w:szCs w:val="24"/>
        </w:rPr>
        <w:t> [6]</w:t>
      </w:r>
      <w:r>
        <w:fldChar w:fldCharType="end"/>
      </w:r>
      <w:r>
        <w:t xml:space="preserve"> </w:t>
      </w:r>
    </w:p>
    <w:p w14:paraId="5E30C01D" w14:textId="3642BEE0" w:rsidR="001A3A36" w:rsidRDefault="001A3A36" w:rsidP="00725B87">
      <w:pPr>
        <w:pStyle w:val="ListParagraph"/>
        <w:numPr>
          <w:ilvl w:val="1"/>
          <w:numId w:val="1"/>
        </w:numPr>
      </w:pPr>
      <w:r>
        <w:t>Summary: Alignment system positions wedge surface, positions must be with respect to alignment platforms</w:t>
      </w:r>
    </w:p>
    <w:p w14:paraId="0BA73E37" w14:textId="7507E93B" w:rsidR="009C7452" w:rsidRDefault="009C7452" w:rsidP="009C7452">
      <w:pPr>
        <w:pStyle w:val="ListParagraph"/>
        <w:numPr>
          <w:ilvl w:val="0"/>
          <w:numId w:val="1"/>
        </w:numPr>
      </w:pPr>
      <w:r>
        <w:t xml:space="preserve">Transition: Next, description of the datasets </w:t>
      </w:r>
      <w:r w:rsidR="00487D78">
        <w:t>used</w:t>
      </w:r>
      <w:r>
        <w:t xml:space="preserve"> to characterize quadruplets</w:t>
      </w:r>
      <w:r w:rsidR="00487D78">
        <w:t xml:space="preserve"> in this work</w:t>
      </w:r>
      <w:r>
        <w:t>.</w:t>
      </w:r>
    </w:p>
    <w:p w14:paraId="3F58F0B0" w14:textId="475469BD" w:rsidR="00AB4A62" w:rsidRPr="00997A27" w:rsidRDefault="00AB4A62" w:rsidP="00AB4A62">
      <w:pPr>
        <w:rPr>
          <w:u w:val="single"/>
        </w:rPr>
      </w:pPr>
      <w:proofErr w:type="spellStart"/>
      <w:r>
        <w:rPr>
          <w:u w:val="single"/>
        </w:rPr>
        <w:t>Cosmics</w:t>
      </w:r>
      <w:proofErr w:type="spellEnd"/>
      <w:r>
        <w:rPr>
          <w:u w:val="single"/>
        </w:rPr>
        <w:t xml:space="preserve"> data</w:t>
      </w:r>
      <w:r w:rsidR="007F22BA">
        <w:rPr>
          <w:u w:val="single"/>
        </w:rPr>
        <w:t xml:space="preserve"> – CHAP2</w:t>
      </w:r>
      <w:r w:rsidR="00354D68">
        <w:rPr>
          <w:u w:val="single"/>
        </w:rPr>
        <w:t xml:space="preserve">: Characterization of </w:t>
      </w:r>
      <w:proofErr w:type="spellStart"/>
      <w:r w:rsidR="00354D68">
        <w:rPr>
          <w:u w:val="single"/>
        </w:rPr>
        <w:t>sTGC</w:t>
      </w:r>
      <w:proofErr w:type="spellEnd"/>
      <w:r w:rsidR="00354D68">
        <w:rPr>
          <w:u w:val="single"/>
        </w:rPr>
        <w:t xml:space="preserve"> modules using cosmic rays</w:t>
      </w:r>
    </w:p>
    <w:p w14:paraId="521654A5" w14:textId="47050ADF" w:rsidR="00AB4A62" w:rsidRDefault="00AB4A62" w:rsidP="00AB4A62">
      <w:pPr>
        <w:pStyle w:val="ListParagraph"/>
        <w:numPr>
          <w:ilvl w:val="0"/>
          <w:numId w:val="1"/>
        </w:numPr>
      </w:pPr>
      <w:r>
        <w:t>Cosmic muons, hodoscope</w:t>
      </w:r>
      <w:r w:rsidR="008A339D">
        <w:t xml:space="preserve"> (figure of test bench)</w:t>
      </w:r>
    </w:p>
    <w:p w14:paraId="3DBA2D6F" w14:textId="1FD5516C" w:rsidR="00AB4A62" w:rsidRDefault="00345164" w:rsidP="00AB4A62">
      <w:pPr>
        <w:pStyle w:val="ListParagraph"/>
        <w:numPr>
          <w:ilvl w:val="0"/>
          <w:numId w:val="1"/>
        </w:numPr>
      </w:pPr>
      <w:r>
        <w:t>Mention gas system and slow control</w:t>
      </w:r>
    </w:p>
    <w:p w14:paraId="590C6698" w14:textId="32579F3B" w:rsidR="00AB4A62" w:rsidRDefault="00345164" w:rsidP="00725B87">
      <w:pPr>
        <w:pStyle w:val="ListParagraph"/>
        <w:numPr>
          <w:ilvl w:val="0"/>
          <w:numId w:val="1"/>
        </w:numPr>
      </w:pPr>
      <w:r>
        <w:t>Collect 1 000 000 triggers / quadruplet, many metrics for characterization</w:t>
      </w:r>
      <w:r w:rsidR="00A10872">
        <w:fldChar w:fldCharType="begin"/>
      </w:r>
      <w:r w:rsidR="00A10872">
        <w:instrText xml:space="preserve"> ADDIN ZOTERO_ITEM CSL_CITATION {"citationID":"YrizYecV","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r>
        <w:t>, but we focus on rebuilding tracks</w:t>
      </w:r>
    </w:p>
    <w:p w14:paraId="668464AF" w14:textId="48F0D1FB" w:rsidR="008126A1" w:rsidRDefault="008126A1" w:rsidP="00725B87">
      <w:pPr>
        <w:pStyle w:val="ListParagraph"/>
        <w:numPr>
          <w:ilvl w:val="0"/>
          <w:numId w:val="1"/>
        </w:numPr>
      </w:pPr>
      <w:r>
        <w:t>Explain clustering</w:t>
      </w:r>
      <w:r w:rsidR="00C85BE5">
        <w:t xml:space="preserve"> and </w:t>
      </w:r>
      <w:proofErr w:type="spellStart"/>
      <w:r w:rsidR="00C85BE5">
        <w:t>CosmicsAnalysis</w:t>
      </w:r>
      <w:proofErr w:type="spellEnd"/>
      <w:r w:rsidR="00802357">
        <w:t xml:space="preserve">, reference to </w:t>
      </w:r>
      <w:proofErr w:type="spellStart"/>
      <w:r w:rsidR="00802357">
        <w:t>reclustering</w:t>
      </w:r>
      <w:proofErr w:type="spellEnd"/>
      <w:r w:rsidR="00802357">
        <w:t xml:space="preserve"> appendix</w:t>
      </w:r>
    </w:p>
    <w:p w14:paraId="657EE86F" w14:textId="163F24F8" w:rsidR="00345164" w:rsidRDefault="002A3F1D" w:rsidP="00725B87">
      <w:pPr>
        <w:pStyle w:val="ListParagraph"/>
        <w:numPr>
          <w:ilvl w:val="0"/>
          <w:numId w:val="1"/>
        </w:numPr>
      </w:pPr>
      <w:r>
        <w:t xml:space="preserve">If required, could </w:t>
      </w:r>
      <w:r w:rsidR="001A3A36">
        <w:t>use mechanical design schematic</w:t>
      </w:r>
      <w:r>
        <w:t xml:space="preserve"> to introduce wire supports (don’t think I will need)</w:t>
      </w:r>
    </w:p>
    <w:p w14:paraId="3B38C765" w14:textId="6ACF96A1" w:rsidR="00345164" w:rsidRDefault="00461FCE" w:rsidP="00345164">
      <w:pPr>
        <w:rPr>
          <w:u w:val="single"/>
        </w:rPr>
      </w:pPr>
      <w:r>
        <w:rPr>
          <w:u w:val="single"/>
        </w:rPr>
        <w:lastRenderedPageBreak/>
        <w:t>Datasets for</w:t>
      </w:r>
      <w:r w:rsidR="00345164">
        <w:rPr>
          <w:u w:val="single"/>
        </w:rPr>
        <w:t xml:space="preserve"> alignment studies</w:t>
      </w:r>
      <w:r w:rsidR="00AA4767">
        <w:rPr>
          <w:u w:val="single"/>
        </w:rPr>
        <w:t xml:space="preserve"> – CHAP3</w:t>
      </w:r>
    </w:p>
    <w:p w14:paraId="38D290D4" w14:textId="38090742" w:rsidR="00461FCE" w:rsidRPr="00461FCE" w:rsidRDefault="00461FCE" w:rsidP="00345164">
      <w:pPr>
        <w:rPr>
          <w:i/>
          <w:iCs/>
        </w:rPr>
      </w:pPr>
      <w:r>
        <w:rPr>
          <w:i/>
          <w:iCs/>
        </w:rPr>
        <w:t>Should I include a quick section on CMM data?</w:t>
      </w:r>
      <w:r w:rsidR="002A3F1D">
        <w:rPr>
          <w:i/>
          <w:iCs/>
        </w:rPr>
        <w:br/>
      </w:r>
      <w:r w:rsidR="002A3F1D">
        <w:rPr>
          <w:i/>
          <w:iCs/>
        </w:rPr>
        <w:br/>
      </w:r>
      <w:proofErr w:type="spellStart"/>
      <w:r w:rsidR="002A3F1D">
        <w:rPr>
          <w:i/>
          <w:iCs/>
        </w:rPr>
        <w:t>Cosmics</w:t>
      </w:r>
      <w:proofErr w:type="spellEnd"/>
      <w:r w:rsidR="002A3F1D">
        <w:rPr>
          <w:i/>
          <w:iCs/>
        </w:rPr>
        <w:t xml:space="preserve"> data</w:t>
      </w:r>
    </w:p>
    <w:p w14:paraId="1918788C" w14:textId="6E2FB47F" w:rsidR="00D01A5C" w:rsidRPr="00D01A5C" w:rsidRDefault="00D01A5C" w:rsidP="00D01A5C">
      <w:pPr>
        <w:pStyle w:val="ListParagraph"/>
        <w:numPr>
          <w:ilvl w:val="0"/>
          <w:numId w:val="1"/>
        </w:numPr>
        <w:rPr>
          <w:u w:val="single"/>
        </w:rPr>
      </w:pPr>
      <w:r>
        <w:t>Misalignments cause systematic shifts of the residual</w:t>
      </w:r>
      <w:r>
        <w:fldChar w:fldCharType="begin"/>
      </w:r>
      <w:r>
        <w:instrText xml:space="preserve"> ADDIN ZOTERO_ITEM CSL_CITATION {"citationID":"TWdm0LMc","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fldChar w:fldCharType="separate"/>
      </w:r>
      <w:r w:rsidRPr="00A10872">
        <w:rPr>
          <w:rFonts w:ascii="Calibri" w:hAnsi="Calibri" w:cs="Calibri"/>
          <w:szCs w:val="24"/>
        </w:rPr>
        <w:t> [7]</w:t>
      </w:r>
      <w:r>
        <w:fldChar w:fldCharType="end"/>
      </w:r>
      <w:r w:rsidR="00802357">
        <w:t xml:space="preserve"> </w:t>
      </w:r>
    </w:p>
    <w:p w14:paraId="3A25404F" w14:textId="5643480B" w:rsidR="00345164" w:rsidRPr="00345164" w:rsidRDefault="00345164" w:rsidP="00345164">
      <w:pPr>
        <w:pStyle w:val="ListParagraph"/>
        <w:numPr>
          <w:ilvl w:val="0"/>
          <w:numId w:val="1"/>
        </w:numPr>
        <w:rPr>
          <w:u w:val="single"/>
        </w:rPr>
      </w:pPr>
      <w:r>
        <w:t>Relative coordinate system only</w:t>
      </w:r>
    </w:p>
    <w:p w14:paraId="0AEDC525" w14:textId="3B4E397F" w:rsidR="00345164" w:rsidRPr="00345164" w:rsidRDefault="00345164" w:rsidP="00345164">
      <w:pPr>
        <w:pStyle w:val="ListParagraph"/>
        <w:numPr>
          <w:ilvl w:val="0"/>
          <w:numId w:val="1"/>
        </w:numPr>
        <w:rPr>
          <w:u w:val="single"/>
        </w:rPr>
      </w:pPr>
      <w:r>
        <w:t>Fix two layers to build coordinate system</w:t>
      </w:r>
      <w:r w:rsidR="00A10872">
        <w:fldChar w:fldCharType="begin"/>
      </w:r>
      <w:r w:rsidR="00A10872">
        <w:instrText xml:space="preserve"> ADDIN ZOTERO_ITEM CSL_CITATION {"citationID":"AMRYEDCh","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p>
    <w:p w14:paraId="1EA9D85B" w14:textId="13E807B7" w:rsidR="00345164" w:rsidRPr="00345164" w:rsidRDefault="00345164" w:rsidP="00345164">
      <w:pPr>
        <w:pStyle w:val="ListParagraph"/>
        <w:numPr>
          <w:ilvl w:val="0"/>
          <w:numId w:val="1"/>
        </w:numPr>
        <w:rPr>
          <w:u w:val="single"/>
        </w:rPr>
      </w:pPr>
      <w:r>
        <w:t>Calculate residuals and take mean as proxy</w:t>
      </w:r>
      <w:r w:rsidR="00A10872">
        <w:t xml:space="preserve"> – reference to appendix A: residual histogram bin size (plot of </w:t>
      </w:r>
      <w:proofErr w:type="spellStart"/>
      <w:r w:rsidR="00A10872">
        <w:t>mu_cosmics</w:t>
      </w:r>
      <w:proofErr w:type="spellEnd"/>
      <w:r w:rsidR="00A10872">
        <w:t xml:space="preserve"> – </w:t>
      </w:r>
      <w:proofErr w:type="spellStart"/>
      <w:r w:rsidR="00A10872">
        <w:t>mu_reclustering</w:t>
      </w:r>
      <w:proofErr w:type="spellEnd"/>
      <w:r w:rsidR="00A10872">
        <w:t xml:space="preserve"> and how that makes residual uncertainties)</w:t>
      </w:r>
      <w:r w:rsidR="003772FB">
        <w:t xml:space="preserve"> – reference to appendix B: Gaussian fit vs double gaussian fit</w:t>
      </w:r>
    </w:p>
    <w:p w14:paraId="6A8BDAA9" w14:textId="730FC5D7" w:rsidR="00A10872" w:rsidRPr="00A10872" w:rsidRDefault="00A10872" w:rsidP="00345164">
      <w:pPr>
        <w:pStyle w:val="ListParagraph"/>
        <w:numPr>
          <w:ilvl w:val="0"/>
          <w:numId w:val="1"/>
        </w:numPr>
        <w:rPr>
          <w:u w:val="single"/>
        </w:rPr>
      </w:pPr>
      <w:r>
        <w:t xml:space="preserve">Show </w:t>
      </w:r>
      <w:proofErr w:type="spellStart"/>
      <w:r>
        <w:t>resplot</w:t>
      </w:r>
      <w:proofErr w:type="spellEnd"/>
      <w:r>
        <w:t xml:space="preserve"> means TH2F for a single quadruplet (QL2C04), for a given tracking combination</w:t>
      </w:r>
      <w:r w:rsidR="003772FB">
        <w:t xml:space="preserve"> </w:t>
      </w:r>
    </w:p>
    <w:p w14:paraId="2A061344" w14:textId="5CE01639" w:rsidR="008A339D" w:rsidRPr="00802357" w:rsidRDefault="002A3F1D" w:rsidP="008A339D">
      <w:pPr>
        <w:pStyle w:val="ListParagraph"/>
        <w:numPr>
          <w:ilvl w:val="0"/>
          <w:numId w:val="1"/>
        </w:numPr>
        <w:rPr>
          <w:u w:val="single"/>
        </w:rPr>
      </w:pPr>
      <w:r>
        <w:t xml:space="preserve">[not shown] </w:t>
      </w:r>
      <w:r w:rsidR="00A10872">
        <w:t>Show num entries TH2F to see connection with patterns due to hodoscope acceptance angle and wire support positions on three involved layers</w:t>
      </w:r>
    </w:p>
    <w:p w14:paraId="7162DB14" w14:textId="4D3ABC75" w:rsidR="00802357" w:rsidRPr="00802357" w:rsidRDefault="00802357" w:rsidP="008A339D">
      <w:pPr>
        <w:pStyle w:val="ListParagraph"/>
        <w:numPr>
          <w:ilvl w:val="0"/>
          <w:numId w:val="1"/>
        </w:numPr>
        <w:rPr>
          <w:u w:val="single"/>
        </w:rPr>
      </w:pPr>
      <w:r>
        <w:t xml:space="preserve">Section: systematics (reference </w:t>
      </w:r>
    </w:p>
    <w:p w14:paraId="7C146FF5" w14:textId="7AF2FEA1" w:rsidR="00802357" w:rsidRDefault="00CA033E" w:rsidP="00802357">
      <w:pPr>
        <w:pStyle w:val="ListParagraph"/>
        <w:numPr>
          <w:ilvl w:val="1"/>
          <w:numId w:val="1"/>
        </w:numPr>
      </w:pPr>
      <w:r w:rsidRPr="00CA033E">
        <w:t>2900 V vs 3100 V</w:t>
      </w:r>
    </w:p>
    <w:p w14:paraId="5F45250D" w14:textId="5245C1AD" w:rsidR="00CA033E" w:rsidRDefault="00CA033E" w:rsidP="00802357">
      <w:pPr>
        <w:pStyle w:val="ListParagraph"/>
        <w:numPr>
          <w:ilvl w:val="1"/>
          <w:numId w:val="1"/>
        </w:numPr>
      </w:pPr>
      <w:proofErr w:type="spellStart"/>
      <w:r>
        <w:t>Gaus</w:t>
      </w:r>
      <w:proofErr w:type="spellEnd"/>
      <w:r>
        <w:t xml:space="preserve"> vs </w:t>
      </w:r>
      <w:proofErr w:type="spellStart"/>
      <w:r>
        <w:t>doub</w:t>
      </w:r>
      <w:proofErr w:type="spellEnd"/>
      <w:r>
        <w:t xml:space="preserve"> </w:t>
      </w:r>
      <w:proofErr w:type="spellStart"/>
      <w:r>
        <w:t>gaus</w:t>
      </w:r>
      <w:proofErr w:type="spellEnd"/>
    </w:p>
    <w:p w14:paraId="53AEAEB4" w14:textId="14E6FAF7" w:rsidR="00CA033E" w:rsidRDefault="00CA033E" w:rsidP="00802357">
      <w:pPr>
        <w:pStyle w:val="ListParagraph"/>
        <w:numPr>
          <w:ilvl w:val="1"/>
          <w:numId w:val="1"/>
        </w:numPr>
      </w:pPr>
      <w:r>
        <w:t>DNL</w:t>
      </w:r>
    </w:p>
    <w:p w14:paraId="349EC406" w14:textId="4B9D45F4" w:rsidR="002A3F1D" w:rsidRPr="002A3F1D" w:rsidRDefault="002A3F1D" w:rsidP="002A3F1D">
      <w:pPr>
        <w:rPr>
          <w:i/>
          <w:iCs/>
        </w:rPr>
      </w:pPr>
      <w:r>
        <w:rPr>
          <w:i/>
          <w:iCs/>
        </w:rPr>
        <w:t>x-ray data</w:t>
      </w:r>
    </w:p>
    <w:p w14:paraId="2080426B" w14:textId="4D6847FE" w:rsidR="00C268CF" w:rsidRDefault="00C268CF" w:rsidP="00C268CF">
      <w:pPr>
        <w:pStyle w:val="ListParagraph"/>
        <w:numPr>
          <w:ilvl w:val="0"/>
          <w:numId w:val="1"/>
        </w:numPr>
      </w:pPr>
      <w:r>
        <w:t xml:space="preserve">Transition: The position of each strip in ATLAS must be known to within 100um. The alignment platforms </w:t>
      </w:r>
      <w:proofErr w:type="gramStart"/>
      <w:r>
        <w:t>are able to</w:t>
      </w:r>
      <w:proofErr w:type="gramEnd"/>
      <w:r>
        <w:t xml:space="preserve"> position the wedge surface to within </w:t>
      </w:r>
      <w:r w:rsidRPr="00C268CF">
        <w:rPr>
          <w:highlight w:val="yellow"/>
        </w:rPr>
        <w:t>X um, (maybe in TDR?</w:t>
      </w:r>
      <w:r w:rsidR="001A3A36">
        <w:rPr>
          <w:highlight w:val="yellow"/>
        </w:rPr>
        <w:t xml:space="preserve"> Ask people</w:t>
      </w:r>
      <w:r w:rsidRPr="00C268CF">
        <w:rPr>
          <w:highlight w:val="yellow"/>
        </w:rPr>
        <w:t>)</w:t>
      </w:r>
      <w:r>
        <w:t xml:space="preserve"> so need strip positions </w:t>
      </w:r>
      <w:proofErr w:type="spellStart"/>
      <w:r>
        <w:t>wrt</w:t>
      </w:r>
      <w:proofErr w:type="spellEnd"/>
      <w:r>
        <w:t xml:space="preserve"> wedge surface</w:t>
      </w:r>
    </w:p>
    <w:p w14:paraId="3BBF15B9" w14:textId="557FBCF1" w:rsidR="00C268CF" w:rsidRDefault="00C268CF" w:rsidP="00C268CF">
      <w:pPr>
        <w:pStyle w:val="ListParagraph"/>
        <w:numPr>
          <w:ilvl w:val="0"/>
          <w:numId w:val="1"/>
        </w:numPr>
      </w:pPr>
      <w:r>
        <w:t>Assembled wedges</w:t>
      </w:r>
    </w:p>
    <w:p w14:paraId="65A10EF6" w14:textId="116A0EFB" w:rsidR="00C268CF" w:rsidRDefault="00C268CF" w:rsidP="00C268CF">
      <w:pPr>
        <w:pStyle w:val="ListParagraph"/>
        <w:numPr>
          <w:ilvl w:val="0"/>
          <w:numId w:val="1"/>
        </w:numPr>
      </w:pPr>
      <w:r>
        <w:t>Source plates provide coordinate system</w:t>
      </w:r>
      <w:r w:rsidR="001A3A36">
        <w:br/>
        <w:t>^^^ These bullets may be duplication, shorten as required</w:t>
      </w:r>
    </w:p>
    <w:p w14:paraId="6E4E2FB7" w14:textId="39E51612" w:rsidR="00710675" w:rsidRDefault="00710675" w:rsidP="00C268CF">
      <w:pPr>
        <w:pStyle w:val="ListParagraph"/>
        <w:numPr>
          <w:ilvl w:val="0"/>
          <w:numId w:val="1"/>
        </w:numPr>
      </w:pPr>
      <w:r>
        <w:t xml:space="preserve">Interaction of x-rays with </w:t>
      </w:r>
      <w:proofErr w:type="spellStart"/>
      <w:r>
        <w:t>sTGC</w:t>
      </w:r>
      <w:proofErr w:type="spellEnd"/>
      <w:r>
        <w:t xml:space="preserve"> (</w:t>
      </w:r>
      <w:proofErr w:type="spellStart"/>
      <w:r>
        <w:t>photoeffect</w:t>
      </w:r>
      <w:proofErr w:type="spellEnd"/>
      <w:r>
        <w:t xml:space="preserve"> on copper, photoelectrons ionize gas and cause avalanches) -&gt; many more delta rays</w:t>
      </w:r>
    </w:p>
    <w:p w14:paraId="70D6CFDF" w14:textId="77777777" w:rsidR="00C268CF" w:rsidRDefault="00C268CF" w:rsidP="00C268CF">
      <w:pPr>
        <w:pStyle w:val="ListParagraph"/>
        <w:numPr>
          <w:ilvl w:val="0"/>
          <w:numId w:val="1"/>
        </w:numPr>
      </w:pPr>
      <w:r>
        <w:t>X-ray gun holder</w:t>
      </w:r>
    </w:p>
    <w:p w14:paraId="6E29C65A" w14:textId="77777777" w:rsidR="00C268CF" w:rsidRDefault="00C268CF" w:rsidP="00C268CF">
      <w:pPr>
        <w:pStyle w:val="ListParagraph"/>
        <w:numPr>
          <w:ilvl w:val="0"/>
          <w:numId w:val="1"/>
        </w:numPr>
      </w:pPr>
      <w:r>
        <w:t xml:space="preserve">X-ray gun </w:t>
      </w:r>
    </w:p>
    <w:p w14:paraId="631241CD" w14:textId="77777777" w:rsidR="00C268CF" w:rsidRDefault="00C268CF" w:rsidP="00C268CF">
      <w:pPr>
        <w:pStyle w:val="ListParagraph"/>
        <w:numPr>
          <w:ilvl w:val="0"/>
          <w:numId w:val="1"/>
        </w:numPr>
      </w:pPr>
      <w:r>
        <w:t>Fitting to cluster mean, point to JINST for details</w:t>
      </w:r>
      <w:r>
        <w:fldChar w:fldCharType="begin"/>
      </w:r>
      <w:r>
        <w:instrText xml:space="preserve"> ADDIN ZOTERO_ITEM CSL_CITATION {"citationID":"lzrYMSn4","properties":{"formattedCitation":"\\uc0\\u160{}[9]","plainCitation":" [9]","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fldChar w:fldCharType="separate"/>
      </w:r>
      <w:r w:rsidRPr="00C268CF">
        <w:rPr>
          <w:rFonts w:ascii="Calibri" w:hAnsi="Calibri" w:cs="Calibri"/>
          <w:szCs w:val="24"/>
        </w:rPr>
        <w:t> [9]</w:t>
      </w:r>
      <w:r>
        <w:fldChar w:fldCharType="end"/>
      </w:r>
    </w:p>
    <w:p w14:paraId="2B60ADD0" w14:textId="374AF213" w:rsidR="00C268CF" w:rsidRPr="00191042" w:rsidRDefault="00C268CF" w:rsidP="006F1C44">
      <w:pPr>
        <w:pStyle w:val="ListParagraph"/>
        <w:numPr>
          <w:ilvl w:val="0"/>
          <w:numId w:val="1"/>
        </w:numPr>
      </w:pPr>
      <w:r w:rsidRPr="00191042">
        <w:t xml:space="preserve">Reported uncertainties of 20 um, systematic uncertainties of 120 um. </w:t>
      </w:r>
      <w:r w:rsidR="006F1C44">
        <w:t>(</w:t>
      </w:r>
      <w:r w:rsidR="008A339D" w:rsidRPr="00191042">
        <w:t>“Private communication”</w:t>
      </w:r>
      <w:r w:rsidR="00191042">
        <w:t xml:space="preserve"> and point to JINST</w:t>
      </w:r>
      <w:r w:rsidR="006F1C44">
        <w:t>)</w:t>
      </w:r>
    </w:p>
    <w:p w14:paraId="5B785DA3" w14:textId="6EDBBE10" w:rsidR="00710675" w:rsidRDefault="00710675" w:rsidP="00C268CF">
      <w:pPr>
        <w:pStyle w:val="ListParagraph"/>
        <w:numPr>
          <w:ilvl w:val="0"/>
          <w:numId w:val="1"/>
        </w:numPr>
      </w:pPr>
      <w:r>
        <w:t>Since these parameters will be used to calculate the as-built misalignment model to locate strips in ATLAS, they should be verified</w:t>
      </w:r>
    </w:p>
    <w:p w14:paraId="7F176677" w14:textId="15C062E0" w:rsidR="00E00699" w:rsidRDefault="00E00699" w:rsidP="00E00699">
      <w:pPr>
        <w:ind w:left="360"/>
      </w:pPr>
      <w:r>
        <w:t>***</w:t>
      </w:r>
    </w:p>
    <w:p w14:paraId="13335991" w14:textId="3E2334A9" w:rsidR="00E00699" w:rsidRDefault="00FE11B6" w:rsidP="00E00699">
      <w:pPr>
        <w:pStyle w:val="ListParagraph"/>
        <w:numPr>
          <w:ilvl w:val="0"/>
          <w:numId w:val="1"/>
        </w:numPr>
      </w:pPr>
      <w:r>
        <w:t xml:space="preserve">Could add in full edit if it feels right: </w:t>
      </w:r>
      <w:r w:rsidR="00E00699">
        <w:t xml:space="preserve"> CMM data </w:t>
      </w:r>
      <w:r>
        <w:t xml:space="preserve">section </w:t>
      </w:r>
      <w:r w:rsidR="00E00699">
        <w:t>in chap 3 alignment studies:</w:t>
      </w:r>
    </w:p>
    <w:p w14:paraId="4880C118" w14:textId="7A003FA2" w:rsidR="00E00699" w:rsidRDefault="00E00699" w:rsidP="00E00699">
      <w:pPr>
        <w:pStyle w:val="ListParagraph"/>
        <w:numPr>
          <w:ilvl w:val="1"/>
          <w:numId w:val="1"/>
        </w:numPr>
      </w:pPr>
      <w:r>
        <w:t xml:space="preserve">Briefly point to Carlson’s thesis for CMM misalignment model </w:t>
      </w:r>
    </w:p>
    <w:p w14:paraId="0342EFFF" w14:textId="2B69E761" w:rsidR="00686C62" w:rsidRDefault="00686C62" w:rsidP="00686C62">
      <w:pPr>
        <w:rPr>
          <w:u w:val="single"/>
        </w:rPr>
      </w:pPr>
      <w:r>
        <w:rPr>
          <w:u w:val="single"/>
        </w:rPr>
        <w:t>Comparison results</w:t>
      </w:r>
      <w:r w:rsidR="007F22BA">
        <w:rPr>
          <w:u w:val="single"/>
        </w:rPr>
        <w:t xml:space="preserve"> – CHAP</w:t>
      </w:r>
      <w:r w:rsidR="006A583F">
        <w:rPr>
          <w:u w:val="single"/>
        </w:rPr>
        <w:t>4</w:t>
      </w:r>
    </w:p>
    <w:p w14:paraId="619B8093" w14:textId="52AD2BCF" w:rsidR="00686C62" w:rsidRDefault="00686C62" w:rsidP="00686C62">
      <w:pPr>
        <w:pStyle w:val="ListParagraph"/>
        <w:numPr>
          <w:ilvl w:val="0"/>
          <w:numId w:val="1"/>
        </w:numPr>
      </w:pPr>
      <w:r>
        <w:t>Presentation of theoretical method for comparison</w:t>
      </w:r>
    </w:p>
    <w:p w14:paraId="5876981D" w14:textId="7139CD85" w:rsidR="00FF2D8F" w:rsidRDefault="00FF2D8F" w:rsidP="00FF2D8F">
      <w:pPr>
        <w:pStyle w:val="ListParagraph"/>
        <w:numPr>
          <w:ilvl w:val="1"/>
          <w:numId w:val="1"/>
        </w:numPr>
      </w:pPr>
      <w:r>
        <w:t xml:space="preserve">How we calculate the x-ray residuals and how it is different to </w:t>
      </w:r>
      <w:proofErr w:type="spellStart"/>
      <w:r>
        <w:t>cosmics</w:t>
      </w:r>
      <w:proofErr w:type="spellEnd"/>
    </w:p>
    <w:p w14:paraId="470168D2" w14:textId="05112C13" w:rsidR="006A583F" w:rsidRPr="006F1C44" w:rsidRDefault="006A583F" w:rsidP="00686C62">
      <w:pPr>
        <w:pStyle w:val="ListParagraph"/>
        <w:numPr>
          <w:ilvl w:val="0"/>
          <w:numId w:val="1"/>
        </w:numPr>
      </w:pPr>
      <w:r>
        <w:t>Reference the residual TH2 from chap 3</w:t>
      </w:r>
      <w:r w:rsidRPr="006F1C44">
        <w:t>, which should have x-ray positions on top</w:t>
      </w:r>
    </w:p>
    <w:p w14:paraId="5D14AEB5" w14:textId="77777777" w:rsidR="006A583F" w:rsidRDefault="006A583F" w:rsidP="006A583F">
      <w:pPr>
        <w:pStyle w:val="ListParagraph"/>
        <w:numPr>
          <w:ilvl w:val="0"/>
          <w:numId w:val="1"/>
        </w:numPr>
      </w:pPr>
      <w:r>
        <w:lastRenderedPageBreak/>
        <w:t>We bin around the x-ray point</w:t>
      </w:r>
    </w:p>
    <w:p w14:paraId="16AF65D1" w14:textId="2DDEF2C8" w:rsidR="006A583F" w:rsidRDefault="006A583F" w:rsidP="006A583F">
      <w:pPr>
        <w:pStyle w:val="ListParagraph"/>
        <w:numPr>
          <w:ilvl w:val="0"/>
          <w:numId w:val="1"/>
        </w:numPr>
      </w:pPr>
      <w:r w:rsidRPr="00BF22A7">
        <w:rPr>
          <w:highlight w:val="yellow"/>
        </w:rPr>
        <w:t>Choice of the area of the region of interest – ask Brigitte</w:t>
      </w:r>
    </w:p>
    <w:p w14:paraId="75E9576C" w14:textId="2C3BF81D" w:rsidR="006F1C44" w:rsidRDefault="006F1C44" w:rsidP="006A583F">
      <w:pPr>
        <w:pStyle w:val="ListParagraph"/>
        <w:numPr>
          <w:ilvl w:val="1"/>
          <w:numId w:val="1"/>
        </w:numPr>
      </w:pPr>
      <w:r>
        <w:t>DON’T GO INTO THE WEEDS. Keep it simple: balance between statistical uncertainty and size of expected local offsets.</w:t>
      </w:r>
    </w:p>
    <w:p w14:paraId="13AA46B5" w14:textId="08CF43CC" w:rsidR="006F1C44" w:rsidRDefault="006F1C44" w:rsidP="006A583F">
      <w:pPr>
        <w:pStyle w:val="ListParagraph"/>
        <w:numPr>
          <w:ilvl w:val="1"/>
          <w:numId w:val="1"/>
        </w:numPr>
      </w:pPr>
      <w:r>
        <w:t>Weeds:</w:t>
      </w:r>
    </w:p>
    <w:p w14:paraId="61E1CB01" w14:textId="08550D72" w:rsidR="006A583F" w:rsidRDefault="006A583F" w:rsidP="006F1C44">
      <w:pPr>
        <w:pStyle w:val="ListParagraph"/>
        <w:numPr>
          <w:ilvl w:val="2"/>
          <w:numId w:val="1"/>
        </w:numPr>
      </w:pPr>
      <w:r>
        <w:t>Same area as x-ray</w:t>
      </w:r>
      <w:r w:rsidR="006F1C44">
        <w:t xml:space="preserve"> is ideal</w:t>
      </w:r>
    </w:p>
    <w:p w14:paraId="2E35DB87" w14:textId="77777777" w:rsidR="006A583F" w:rsidRDefault="006A583F" w:rsidP="006F1C44">
      <w:pPr>
        <w:pStyle w:val="ListParagraph"/>
        <w:numPr>
          <w:ilvl w:val="2"/>
          <w:numId w:val="1"/>
        </w:numPr>
      </w:pPr>
      <w:r>
        <w:t>Statistical uncertainty ok</w:t>
      </w:r>
    </w:p>
    <w:p w14:paraId="63338EAD" w14:textId="77777777" w:rsidR="006A583F" w:rsidRDefault="006A583F" w:rsidP="006F1C44">
      <w:pPr>
        <w:pStyle w:val="ListParagraph"/>
        <w:numPr>
          <w:ilvl w:val="2"/>
          <w:numId w:val="1"/>
        </w:numPr>
      </w:pPr>
      <w:r>
        <w:t>Wider than 2 wire groups for smooth patterns in TH2F</w:t>
      </w:r>
    </w:p>
    <w:p w14:paraId="4BF56B5F" w14:textId="77777777" w:rsidR="006A583F" w:rsidRDefault="006A583F" w:rsidP="006F1C44">
      <w:pPr>
        <w:pStyle w:val="ListParagraph"/>
        <w:numPr>
          <w:ilvl w:val="2"/>
          <w:numId w:val="1"/>
        </w:numPr>
      </w:pPr>
      <w:r>
        <w:t>Smaller than scale on which we expect local offsets to vary</w:t>
      </w:r>
    </w:p>
    <w:p w14:paraId="6C596676" w14:textId="21250444" w:rsidR="006A583F" w:rsidRDefault="006A583F" w:rsidP="00686C62">
      <w:pPr>
        <w:pStyle w:val="ListParagraph"/>
        <w:numPr>
          <w:ilvl w:val="0"/>
          <w:numId w:val="1"/>
        </w:numPr>
      </w:pPr>
    </w:p>
    <w:p w14:paraId="55564661" w14:textId="3A76589F" w:rsidR="00264E61" w:rsidRDefault="00686C62" w:rsidP="00FF2D8F">
      <w:pPr>
        <w:pStyle w:val="ListParagraph"/>
        <w:numPr>
          <w:ilvl w:val="0"/>
          <w:numId w:val="1"/>
        </w:numPr>
      </w:pPr>
      <w:r>
        <w:t>Show scatter plot comparing the two for all tracking combinations</w:t>
      </w:r>
    </w:p>
    <w:p w14:paraId="49F248D5" w14:textId="75226729" w:rsidR="00AD19E4" w:rsidRDefault="00AD19E4" w:rsidP="00AD19E4">
      <w:pPr>
        <w:pStyle w:val="ListParagraph"/>
        <w:numPr>
          <w:ilvl w:val="1"/>
          <w:numId w:val="1"/>
        </w:numPr>
      </w:pPr>
      <w:r>
        <w:t xml:space="preserve">Uncertainty on </w:t>
      </w:r>
      <w:proofErr w:type="spellStart"/>
      <w:r>
        <w:t>cosmics</w:t>
      </w:r>
      <w:proofErr w:type="spellEnd"/>
      <w:r>
        <w:t xml:space="preserve"> is the sum in quadrature of the stat and sys error for mean </w:t>
      </w:r>
      <w:proofErr w:type="spellStart"/>
      <w:r>
        <w:t>cosmics</w:t>
      </w:r>
      <w:proofErr w:type="spellEnd"/>
      <w:r>
        <w:t xml:space="preserve"> residuals</w:t>
      </w:r>
    </w:p>
    <w:p w14:paraId="43DC86F5" w14:textId="2AB0344B" w:rsidR="00AD19E4" w:rsidRDefault="00AD19E4" w:rsidP="00AD19E4">
      <w:pPr>
        <w:pStyle w:val="ListParagraph"/>
        <w:numPr>
          <w:ilvl w:val="1"/>
          <w:numId w:val="1"/>
        </w:numPr>
      </w:pPr>
      <w:r>
        <w:t xml:space="preserve">Uncertainty on x-rays track positions is from </w:t>
      </w:r>
      <w:proofErr w:type="spellStart"/>
      <w:r>
        <w:t>polation</w:t>
      </w:r>
      <w:proofErr w:type="spellEnd"/>
      <w:r>
        <w:t xml:space="preserve">, uncertainty on x-ray hits is 120 </w:t>
      </w:r>
      <w:proofErr w:type="gramStart"/>
      <w:r>
        <w:t>um</w:t>
      </w:r>
      <w:proofErr w:type="gramEnd"/>
      <w:r>
        <w:t>, uncertainty in residual is the sum in quadrature</w:t>
      </w:r>
    </w:p>
    <w:p w14:paraId="44D2E714" w14:textId="6F56DFF3" w:rsidR="0078647C" w:rsidRDefault="0078647C" w:rsidP="00AD19E4">
      <w:pPr>
        <w:pStyle w:val="ListParagraph"/>
        <w:numPr>
          <w:ilvl w:val="1"/>
          <w:numId w:val="1"/>
        </w:numPr>
      </w:pPr>
      <w:r>
        <w:t>2 populations:</w:t>
      </w:r>
    </w:p>
    <w:p w14:paraId="6932B170" w14:textId="5818C960" w:rsidR="00AD19E4" w:rsidRDefault="00AD19E4" w:rsidP="006F1C44">
      <w:pPr>
        <w:pStyle w:val="ListParagraph"/>
        <w:numPr>
          <w:ilvl w:val="2"/>
          <w:numId w:val="1"/>
        </w:numPr>
      </w:pPr>
      <w:r>
        <w:t>Misaligned quad: can see correlation</w:t>
      </w:r>
    </w:p>
    <w:p w14:paraId="15F7F38C" w14:textId="320A818D" w:rsidR="00AD19E4" w:rsidRDefault="00AD19E4" w:rsidP="006F1C44">
      <w:pPr>
        <w:pStyle w:val="ListParagraph"/>
        <w:numPr>
          <w:ilvl w:val="2"/>
          <w:numId w:val="1"/>
        </w:numPr>
      </w:pPr>
      <w:r>
        <w:t>Not misaligned: not sensitive to relative misalignments smaller than ~ 100 um</w:t>
      </w:r>
    </w:p>
    <w:p w14:paraId="361B54E8" w14:textId="63313CFC" w:rsidR="00AD19E4" w:rsidRDefault="00AD19E4" w:rsidP="00FF2D8F">
      <w:pPr>
        <w:pStyle w:val="ListParagraph"/>
        <w:numPr>
          <w:ilvl w:val="0"/>
          <w:numId w:val="1"/>
        </w:numPr>
      </w:pPr>
      <w:r>
        <w:t>Limitations section</w:t>
      </w:r>
    </w:p>
    <w:p w14:paraId="72FD68DC" w14:textId="5C6193B3" w:rsidR="00AD19E4" w:rsidRDefault="00AD19E4" w:rsidP="00AD19E4">
      <w:pPr>
        <w:pStyle w:val="ListParagraph"/>
        <w:numPr>
          <w:ilvl w:val="1"/>
          <w:numId w:val="1"/>
        </w:numPr>
      </w:pPr>
      <w:r>
        <w:t>Need at least 3 layers of data per x-ray point for this method</w:t>
      </w:r>
    </w:p>
    <w:p w14:paraId="266C1F8F" w14:textId="707C2922" w:rsidR="00AD19E4" w:rsidRDefault="00AD19E4" w:rsidP="00AD19E4">
      <w:pPr>
        <w:pStyle w:val="ListParagraph"/>
        <w:numPr>
          <w:ilvl w:val="1"/>
          <w:numId w:val="1"/>
        </w:numPr>
      </w:pPr>
      <w:r>
        <w:t>Some quadruplets do not have enough x-ray data</w:t>
      </w:r>
    </w:p>
    <w:p w14:paraId="6642F77C" w14:textId="41F170A8" w:rsidR="00AD19E4" w:rsidRDefault="00AD19E4" w:rsidP="00AD19E4">
      <w:pPr>
        <w:pStyle w:val="ListParagraph"/>
        <w:numPr>
          <w:ilvl w:val="1"/>
          <w:numId w:val="1"/>
        </w:numPr>
      </w:pPr>
      <w:r>
        <w:t xml:space="preserve">Some countries don’t collect </w:t>
      </w:r>
      <w:proofErr w:type="spellStart"/>
      <w:r>
        <w:t>cosmics</w:t>
      </w:r>
      <w:proofErr w:type="spellEnd"/>
      <w:r>
        <w:t xml:space="preserve"> </w:t>
      </w:r>
    </w:p>
    <w:p w14:paraId="667BB73E" w14:textId="523F0B16" w:rsidR="006F1C44" w:rsidRDefault="006F1C44" w:rsidP="00AD19E4">
      <w:pPr>
        <w:pStyle w:val="ListParagraph"/>
        <w:numPr>
          <w:ilvl w:val="1"/>
          <w:numId w:val="1"/>
        </w:numPr>
      </w:pPr>
      <w:r>
        <w:t>Propagating the error in the x-ray residuals makes their error very large – lose precision</w:t>
      </w:r>
    </w:p>
    <w:p w14:paraId="071C0089" w14:textId="77777777" w:rsidR="00461FCE" w:rsidRDefault="001A1763" w:rsidP="001A1763">
      <w:pPr>
        <w:pStyle w:val="ListParagraph"/>
        <w:numPr>
          <w:ilvl w:val="0"/>
          <w:numId w:val="1"/>
        </w:numPr>
      </w:pPr>
      <w:r>
        <w:t xml:space="preserve">Next steps: </w:t>
      </w:r>
    </w:p>
    <w:p w14:paraId="37D4EFFD" w14:textId="46FD8675" w:rsidR="001A1763" w:rsidRDefault="001A1763" w:rsidP="00461FCE">
      <w:pPr>
        <w:pStyle w:val="ListParagraph"/>
        <w:numPr>
          <w:ilvl w:val="1"/>
          <w:numId w:val="1"/>
        </w:numPr>
      </w:pPr>
      <w:r>
        <w:t>run over all quadruplets</w:t>
      </w:r>
    </w:p>
    <w:p w14:paraId="2157E5F4" w14:textId="403DE556" w:rsidR="001A1763" w:rsidRDefault="00461FCE" w:rsidP="00461FCE">
      <w:pPr>
        <w:pStyle w:val="ListParagraph"/>
        <w:numPr>
          <w:ilvl w:val="1"/>
          <w:numId w:val="1"/>
        </w:numPr>
      </w:pPr>
      <w:r>
        <w:t>Enjoy the</w:t>
      </w:r>
      <w:r w:rsidR="001A1763">
        <w:t xml:space="preserve"> confiden</w:t>
      </w:r>
      <w:r>
        <w:t>ce</w:t>
      </w:r>
      <w:r w:rsidR="001A1763">
        <w:t xml:space="preserve"> in x-ray data</w:t>
      </w:r>
    </w:p>
    <w:p w14:paraId="41A7B77D" w14:textId="387F4398" w:rsidR="001A1763" w:rsidRDefault="008D4E9A" w:rsidP="00461FCE">
      <w:pPr>
        <w:pStyle w:val="ListParagraph"/>
        <w:numPr>
          <w:ilvl w:val="1"/>
          <w:numId w:val="1"/>
        </w:numPr>
      </w:pPr>
      <w:r>
        <w:t>Briefly e</w:t>
      </w:r>
      <w:r w:rsidR="00461FCE">
        <w:t xml:space="preserve">xplain </w:t>
      </w:r>
      <w:r w:rsidR="006F1C44">
        <w:t xml:space="preserve">progress on misalignment model in </w:t>
      </w:r>
      <w:proofErr w:type="spellStart"/>
      <w:r w:rsidR="006F1C44">
        <w:t>stgc</w:t>
      </w:r>
      <w:proofErr w:type="spellEnd"/>
      <w:r w:rsidR="006F1C44">
        <w:t>-as-built-fit</w:t>
      </w:r>
    </w:p>
    <w:p w14:paraId="0420B9F6" w14:textId="670AB98A" w:rsidR="00745BD5" w:rsidRDefault="00461FCE" w:rsidP="00745BD5">
      <w:pPr>
        <w:pStyle w:val="ListParagraph"/>
        <w:numPr>
          <w:ilvl w:val="1"/>
          <w:numId w:val="1"/>
        </w:numPr>
      </w:pPr>
      <w:r>
        <w:t xml:space="preserve">Explain </w:t>
      </w:r>
      <w:r w:rsidR="006F1C44">
        <w:t xml:space="preserve">potential </w:t>
      </w:r>
      <w:r>
        <w:t xml:space="preserve">to constrain misalignment model with </w:t>
      </w:r>
      <w:proofErr w:type="spellStart"/>
      <w:r>
        <w:t>cosmics</w:t>
      </w:r>
      <w:proofErr w:type="spellEnd"/>
      <w:r>
        <w:t xml:space="preserve"> data</w:t>
      </w:r>
      <w:r w:rsidR="006F1C44">
        <w:t xml:space="preserve"> (BRIEF, no details)</w:t>
      </w:r>
    </w:p>
    <w:p w14:paraId="217CCB6F" w14:textId="389F1A58" w:rsidR="005F04E1" w:rsidRPr="00745BD5" w:rsidRDefault="005F04E1" w:rsidP="00745BD5">
      <w:pPr>
        <w:pStyle w:val="ListParagraph"/>
        <w:numPr>
          <w:ilvl w:val="1"/>
          <w:numId w:val="1"/>
        </w:numPr>
      </w:pPr>
      <w:r>
        <w:t>Cross check with other measurements of the relative misalignment parameters</w:t>
      </w:r>
    </w:p>
    <w:p w14:paraId="42289FEC" w14:textId="248E09D3" w:rsidR="00745BD5" w:rsidRPr="007F22BA" w:rsidRDefault="00AC1907" w:rsidP="00745BD5">
      <w:pPr>
        <w:rPr>
          <w:b/>
          <w:bCs/>
          <w:u w:val="single"/>
        </w:rPr>
      </w:pPr>
      <w:r>
        <w:rPr>
          <w:u w:val="single"/>
        </w:rPr>
        <w:t>Outlook and Summary</w:t>
      </w:r>
      <w:r w:rsidR="00745BD5">
        <w:rPr>
          <w:u w:val="single"/>
        </w:rPr>
        <w:t>:</w:t>
      </w:r>
    </w:p>
    <w:p w14:paraId="429D3427" w14:textId="781BB0C0" w:rsidR="00686C62" w:rsidRPr="00AC1907" w:rsidRDefault="00745BD5" w:rsidP="00686C62">
      <w:pPr>
        <w:pStyle w:val="ListParagraph"/>
        <w:numPr>
          <w:ilvl w:val="0"/>
          <w:numId w:val="1"/>
        </w:numPr>
        <w:rPr>
          <w:u w:val="single"/>
        </w:rPr>
      </w:pPr>
      <w:r>
        <w:t xml:space="preserve">The work is important </w:t>
      </w:r>
      <w:r w:rsidR="00710675">
        <w:t>in the goal towards the as-built model, since it validates one of the key datasets used to derive the misalignment parameters</w:t>
      </w:r>
    </w:p>
    <w:p w14:paraId="5958B26E" w14:textId="4D20E261" w:rsidR="00AC1907" w:rsidRPr="00AC1907" w:rsidRDefault="00AC1907" w:rsidP="00686C62">
      <w:pPr>
        <w:pStyle w:val="ListParagraph"/>
        <w:numPr>
          <w:ilvl w:val="0"/>
          <w:numId w:val="1"/>
        </w:numPr>
        <w:rPr>
          <w:u w:val="single"/>
        </w:rPr>
      </w:pPr>
      <w:r>
        <w:t>Outlook</w:t>
      </w:r>
    </w:p>
    <w:p w14:paraId="0199827A" w14:textId="6E764105" w:rsidR="00AC1907" w:rsidRPr="00AC1907" w:rsidRDefault="00AC1907" w:rsidP="00AC1907">
      <w:pPr>
        <w:pStyle w:val="ListParagraph"/>
        <w:numPr>
          <w:ilvl w:val="1"/>
          <w:numId w:val="1"/>
        </w:numPr>
        <w:rPr>
          <w:u w:val="single"/>
        </w:rPr>
      </w:pPr>
      <w:r>
        <w:t>Next flag anomalous correlations</w:t>
      </w:r>
    </w:p>
    <w:p w14:paraId="49A94232" w14:textId="755A44A9" w:rsidR="00AC1907" w:rsidRPr="00AC1907" w:rsidRDefault="00AC1907" w:rsidP="00AC1907">
      <w:pPr>
        <w:pStyle w:val="ListParagraph"/>
        <w:numPr>
          <w:ilvl w:val="1"/>
          <w:numId w:val="1"/>
        </w:numPr>
        <w:rPr>
          <w:u w:val="single"/>
        </w:rPr>
      </w:pPr>
      <w:r>
        <w:t>Evaluate degree of correlation over all quadruplets</w:t>
      </w:r>
    </w:p>
    <w:p w14:paraId="5E5E030B" w14:textId="4609DCA8" w:rsidR="00AC1907" w:rsidRPr="00AC1907" w:rsidRDefault="00AC1907" w:rsidP="00AC1907">
      <w:pPr>
        <w:pStyle w:val="ListParagraph"/>
        <w:numPr>
          <w:ilvl w:val="1"/>
          <w:numId w:val="1"/>
        </w:numPr>
        <w:rPr>
          <w:u w:val="single"/>
        </w:rPr>
      </w:pPr>
      <w:r>
        <w:t xml:space="preserve">Add </w:t>
      </w:r>
      <w:proofErr w:type="spellStart"/>
      <w:r>
        <w:t>cosmics</w:t>
      </w:r>
      <w:proofErr w:type="spellEnd"/>
      <w:r>
        <w:t xml:space="preserve"> residuals to alignment parameter fit, since we know the mean </w:t>
      </w:r>
      <w:proofErr w:type="spellStart"/>
      <w:r>
        <w:t>cosmics</w:t>
      </w:r>
      <w:proofErr w:type="spellEnd"/>
      <w:r>
        <w:t xml:space="preserve"> residuals well and they give us relative alignment information</w:t>
      </w:r>
    </w:p>
    <w:p w14:paraId="0363024F" w14:textId="018F1F1F" w:rsidR="00AC1907" w:rsidRDefault="00AC1907" w:rsidP="00AC1907">
      <w:pPr>
        <w:pStyle w:val="ListParagraph"/>
        <w:numPr>
          <w:ilvl w:val="0"/>
          <w:numId w:val="1"/>
        </w:numPr>
        <w:rPr>
          <w:u w:val="single"/>
        </w:rPr>
      </w:pPr>
      <w:r>
        <w:rPr>
          <w:u w:val="single"/>
        </w:rPr>
        <w:t>Importance</w:t>
      </w:r>
    </w:p>
    <w:p w14:paraId="6AA9AAB9" w14:textId="7D10E3FE" w:rsidR="00AC1907" w:rsidRPr="00AC1907" w:rsidRDefault="00AC1907" w:rsidP="00AC1907">
      <w:pPr>
        <w:pStyle w:val="ListParagraph"/>
        <w:numPr>
          <w:ilvl w:val="1"/>
          <w:numId w:val="1"/>
        </w:numPr>
        <w:rPr>
          <w:u w:val="single"/>
        </w:rPr>
      </w:pPr>
      <w:r>
        <w:t>Need to know strip positions in ATLAS</w:t>
      </w:r>
    </w:p>
    <w:p w14:paraId="0C07860E" w14:textId="77777777" w:rsidR="00AC1907" w:rsidRPr="00AC1907" w:rsidRDefault="00AC1907" w:rsidP="00AC1907">
      <w:pPr>
        <w:pStyle w:val="ListParagraph"/>
        <w:numPr>
          <w:ilvl w:val="1"/>
          <w:numId w:val="1"/>
        </w:numPr>
        <w:rPr>
          <w:u w:val="single"/>
        </w:rPr>
      </w:pPr>
    </w:p>
    <w:p w14:paraId="2DB602A3" w14:textId="2F363134" w:rsidR="00A10872" w:rsidRDefault="00A10872" w:rsidP="00A10872">
      <w:pPr>
        <w:rPr>
          <w:u w:val="single"/>
        </w:rPr>
      </w:pPr>
      <w:r>
        <w:rPr>
          <w:u w:val="single"/>
        </w:rPr>
        <w:t xml:space="preserve">Appendix </w:t>
      </w:r>
      <w:r w:rsidR="005F04E1">
        <w:rPr>
          <w:u w:val="single"/>
        </w:rPr>
        <w:t>A</w:t>
      </w:r>
      <w:r>
        <w:rPr>
          <w:u w:val="single"/>
        </w:rPr>
        <w:t>: residual histogram bin size</w:t>
      </w:r>
    </w:p>
    <w:p w14:paraId="712A253E" w14:textId="4D33D11D" w:rsidR="00A10872" w:rsidRDefault="00A10872" w:rsidP="00A10872">
      <w:r>
        <w:t xml:space="preserve">To assign </w:t>
      </w:r>
      <w:r w:rsidR="005F04E1">
        <w:t xml:space="preserve">residual distribution </w:t>
      </w:r>
      <w:r>
        <w:t xml:space="preserve">bin size, need uncertainty on </w:t>
      </w:r>
      <w:proofErr w:type="spellStart"/>
      <w:r>
        <w:t>cosmics</w:t>
      </w:r>
      <w:proofErr w:type="spellEnd"/>
      <w:r>
        <w:t xml:space="preserve"> residuals =&gt; clustering uncertainty</w:t>
      </w:r>
    </w:p>
    <w:p w14:paraId="75028A03" w14:textId="3B96B927" w:rsidR="00A10872" w:rsidRDefault="00A10872" w:rsidP="00A10872">
      <w:r>
        <w:lastRenderedPageBreak/>
        <w:t xml:space="preserve">Show </w:t>
      </w:r>
      <w:proofErr w:type="spellStart"/>
      <w:r>
        <w:t>mu_cosmics</w:t>
      </w:r>
      <w:proofErr w:type="spellEnd"/>
      <w:r>
        <w:t xml:space="preserve"> – </w:t>
      </w:r>
      <w:proofErr w:type="spellStart"/>
      <w:r>
        <w:t>mu_reclustering</w:t>
      </w:r>
      <w:proofErr w:type="spellEnd"/>
      <w:r>
        <w:t xml:space="preserve"> for a quad to motivate </w:t>
      </w:r>
      <w:r w:rsidR="005F04E1">
        <w:t>60</w:t>
      </w:r>
      <w:r>
        <w:t xml:space="preserve"> um </w:t>
      </w:r>
      <w:proofErr w:type="gramStart"/>
      <w:r>
        <w:t>uncertainty</w:t>
      </w:r>
      <w:proofErr w:type="gramEnd"/>
      <w:r>
        <w:t xml:space="preserve"> on cluster position</w:t>
      </w:r>
    </w:p>
    <w:p w14:paraId="1AEB9579" w14:textId="2ADD3045" w:rsidR="00A10872" w:rsidRDefault="00A10872" w:rsidP="00A10872">
      <w:r>
        <w:t xml:space="preserve">Explain how this propagates mathematically to uncertainty on residuals of &lt; </w:t>
      </w:r>
      <w:r w:rsidR="005F04E1">
        <w:t>200 um</w:t>
      </w:r>
    </w:p>
    <w:p w14:paraId="60FF3A5A" w14:textId="660E7355" w:rsidR="003772FB" w:rsidRDefault="003772FB" w:rsidP="00A10872">
      <w:r>
        <w:t>Can also show there is no advantage in going smaller by adding plot comparing residual histogram bin size if desired</w:t>
      </w:r>
    </w:p>
    <w:p w14:paraId="59F9E1E0" w14:textId="2050376F" w:rsidR="008C52C9" w:rsidRDefault="008C52C9" w:rsidP="008C52C9">
      <w:pPr>
        <w:rPr>
          <w:u w:val="single"/>
        </w:rPr>
      </w:pPr>
      <w:r>
        <w:rPr>
          <w:u w:val="single"/>
        </w:rPr>
        <w:t xml:space="preserve">Appendix </w:t>
      </w:r>
      <w:r w:rsidR="005F04E1">
        <w:rPr>
          <w:u w:val="single"/>
        </w:rPr>
        <w:t>B</w:t>
      </w:r>
      <w:r>
        <w:rPr>
          <w:u w:val="single"/>
        </w:rPr>
        <w:t>: Study of statistical uncertainty</w:t>
      </w:r>
    </w:p>
    <w:p w14:paraId="625B3480" w14:textId="77777777" w:rsidR="008C52C9" w:rsidRDefault="008C52C9" w:rsidP="008C52C9">
      <w:r>
        <w:t xml:space="preserve">… </w:t>
      </w:r>
      <w:proofErr w:type="spellStart"/>
      <w:r>
        <w:t>residualsStudy</w:t>
      </w:r>
      <w:proofErr w:type="spellEnd"/>
      <w:r>
        <w:t>/QS3P18_stats/peakOfMeanErrorsDistVsTrigger.pdf</w:t>
      </w:r>
    </w:p>
    <w:p w14:paraId="536B6476" w14:textId="60D86D16" w:rsidR="008C52C9" w:rsidRPr="008C52C9" w:rsidRDefault="008C52C9" w:rsidP="00A10872">
      <w:pPr>
        <w:rPr>
          <w:u w:val="single"/>
        </w:rPr>
      </w:pPr>
      <w:r>
        <w:rPr>
          <w:u w:val="single"/>
        </w:rPr>
        <w:t>Appendix B: Study of systematic uncertainties</w:t>
      </w:r>
    </w:p>
    <w:p w14:paraId="2229944E" w14:textId="3EB7CCBC" w:rsidR="003772FB" w:rsidRPr="008C52C9" w:rsidRDefault="003772FB" w:rsidP="00A10872">
      <w:pPr>
        <w:rPr>
          <w:i/>
          <w:iCs/>
          <w:lang w:val="fr-CA"/>
        </w:rPr>
      </w:pPr>
      <w:r w:rsidRPr="008C52C9">
        <w:rPr>
          <w:i/>
          <w:iCs/>
          <w:lang w:val="fr-CA"/>
        </w:rPr>
        <w:t>Appendix B</w:t>
      </w:r>
      <w:r w:rsidR="008C52C9" w:rsidRPr="008C52C9">
        <w:rPr>
          <w:i/>
          <w:iCs/>
          <w:lang w:val="fr-CA"/>
        </w:rPr>
        <w:t>.1</w:t>
      </w:r>
      <w:r w:rsidRPr="008C52C9">
        <w:rPr>
          <w:i/>
          <w:iCs/>
          <w:lang w:val="fr-CA"/>
        </w:rPr>
        <w:t xml:space="preserve">: </w:t>
      </w:r>
      <w:proofErr w:type="spellStart"/>
      <w:r w:rsidRPr="008C52C9">
        <w:rPr>
          <w:i/>
          <w:iCs/>
          <w:lang w:val="fr-CA"/>
        </w:rPr>
        <w:t>Gaussian</w:t>
      </w:r>
      <w:proofErr w:type="spellEnd"/>
      <w:r w:rsidRPr="008C52C9">
        <w:rPr>
          <w:i/>
          <w:iCs/>
          <w:lang w:val="fr-CA"/>
        </w:rPr>
        <w:t xml:space="preserve"> fit vs double </w:t>
      </w:r>
      <w:proofErr w:type="spellStart"/>
      <w:r w:rsidRPr="008C52C9">
        <w:rPr>
          <w:i/>
          <w:iCs/>
          <w:lang w:val="fr-CA"/>
        </w:rPr>
        <w:t>gaussian</w:t>
      </w:r>
      <w:proofErr w:type="spellEnd"/>
      <w:r w:rsidRPr="008C52C9">
        <w:rPr>
          <w:i/>
          <w:iCs/>
          <w:lang w:val="fr-CA"/>
        </w:rPr>
        <w:t xml:space="preserve"> fit</w:t>
      </w:r>
    </w:p>
    <w:p w14:paraId="6A4ED6A0" w14:textId="4F76F238" w:rsidR="003772FB" w:rsidRDefault="003772FB" w:rsidP="00A10872">
      <w:r w:rsidRPr="003772FB">
        <w:t>Show the scatter pl</w:t>
      </w:r>
      <w:r>
        <w:t>ot you made to prove a Gaussian fit is sufficient and fails less often</w:t>
      </w:r>
    </w:p>
    <w:p w14:paraId="15CF7D9D" w14:textId="6F74A6D8" w:rsidR="005F04E1" w:rsidRPr="005F04E1" w:rsidRDefault="005F04E1" w:rsidP="00A10872">
      <w:pPr>
        <w:rPr>
          <w:b/>
          <w:bCs/>
          <w:i/>
          <w:iCs/>
          <w:strike/>
          <w:lang w:val="fr-CA"/>
        </w:rPr>
      </w:pPr>
      <w:r w:rsidRPr="005F04E1">
        <w:rPr>
          <w:i/>
          <w:iCs/>
          <w:lang w:val="fr-CA"/>
        </w:rPr>
        <w:t>Appendix B.</w:t>
      </w:r>
      <w:r>
        <w:rPr>
          <w:i/>
          <w:iCs/>
          <w:lang w:val="fr-CA"/>
        </w:rPr>
        <w:t>2</w:t>
      </w:r>
      <w:r w:rsidRPr="005F04E1">
        <w:rPr>
          <w:i/>
          <w:iCs/>
          <w:lang w:val="fr-CA"/>
        </w:rPr>
        <w:t>: 2900V vs 3100V?</w:t>
      </w:r>
    </w:p>
    <w:p w14:paraId="2137220A" w14:textId="07F32498" w:rsidR="003772FB" w:rsidRPr="005F04E1" w:rsidRDefault="003772FB" w:rsidP="00A10872">
      <w:pPr>
        <w:rPr>
          <w:i/>
          <w:iCs/>
          <w:strike/>
        </w:rPr>
      </w:pPr>
      <w:r w:rsidRPr="005F04E1">
        <w:rPr>
          <w:i/>
          <w:iCs/>
          <w:strike/>
        </w:rPr>
        <w:t xml:space="preserve">Appendix </w:t>
      </w:r>
      <w:r w:rsidR="008C52C9" w:rsidRPr="005F04E1">
        <w:rPr>
          <w:i/>
          <w:iCs/>
          <w:strike/>
        </w:rPr>
        <w:t>B.2</w:t>
      </w:r>
      <w:r w:rsidRPr="005F04E1">
        <w:rPr>
          <w:i/>
          <w:iCs/>
          <w:strike/>
        </w:rPr>
        <w:t>: Why 10 cm is an appropriate bin size</w:t>
      </w:r>
    </w:p>
    <w:p w14:paraId="26721972" w14:textId="58777263" w:rsidR="002A604D" w:rsidRPr="005F04E1" w:rsidRDefault="003772FB">
      <w:pPr>
        <w:rPr>
          <w:strike/>
        </w:rPr>
      </w:pPr>
      <w:r w:rsidRPr="005F04E1">
        <w:rPr>
          <w:strike/>
        </w:rPr>
        <w:t>Can show rough calculation of scale on which alignments change</w:t>
      </w:r>
    </w:p>
    <w:p w14:paraId="7A4F52F6" w14:textId="69DDD9CE" w:rsidR="008C52C9" w:rsidRDefault="008C52C9">
      <w:pPr>
        <w:rPr>
          <w:i/>
          <w:iCs/>
        </w:rPr>
      </w:pPr>
      <w:r w:rsidRPr="008C52C9">
        <w:rPr>
          <w:i/>
          <w:iCs/>
        </w:rPr>
        <w:t>Appendix B.3: DNL</w:t>
      </w:r>
    </w:p>
    <w:p w14:paraId="7EF9947D" w14:textId="7E0459BA" w:rsidR="008C52C9" w:rsidRPr="00FF2D8F" w:rsidRDefault="008C52C9">
      <w:pPr>
        <w:rPr>
          <w:i/>
          <w:iCs/>
        </w:rPr>
      </w:pPr>
    </w:p>
    <w:p w14:paraId="196D483B" w14:textId="08AEFA7B" w:rsidR="007839A6" w:rsidRPr="00FF2D8F" w:rsidRDefault="007839A6">
      <w:pPr>
        <w:rPr>
          <w:i/>
          <w:iCs/>
        </w:rPr>
      </w:pPr>
    </w:p>
    <w:p w14:paraId="1489E964" w14:textId="3CCE1607" w:rsidR="007839A6" w:rsidRPr="007839A6" w:rsidRDefault="007839A6" w:rsidP="007839A6">
      <w:pPr>
        <w:pStyle w:val="Bibliography"/>
        <w:rPr>
          <w:rFonts w:ascii="Calibri" w:hAnsi="Calibri" w:cs="Calibri"/>
        </w:rPr>
      </w:pPr>
      <w:r>
        <w:rPr>
          <w:i/>
          <w:iCs/>
          <w:lang w:val="fr-CA"/>
        </w:rPr>
        <w:fldChar w:fldCharType="begin"/>
      </w:r>
      <w:r w:rsidRPr="007839A6">
        <w:rPr>
          <w:i/>
          <w:iCs/>
        </w:rPr>
        <w:instrText xml:space="preserve"> ADDIN ZOTERO_BIBL {"uncited":[],"omitted":[],"custom":[]} CSL_BIBLIOGRAPHY </w:instrText>
      </w:r>
      <w:r>
        <w:rPr>
          <w:i/>
          <w:iCs/>
          <w:lang w:val="fr-CA"/>
        </w:rPr>
        <w:fldChar w:fldCharType="separate"/>
      </w:r>
      <w:r w:rsidRPr="007839A6">
        <w:rPr>
          <w:i/>
          <w:iCs/>
        </w:rPr>
        <w:t>[</w:t>
      </w:r>
      <w:r>
        <w:rPr>
          <w:i/>
          <w:iCs/>
        </w:rPr>
        <w:t>1]</w:t>
      </w:r>
      <w:r>
        <w:rPr>
          <w:i/>
          <w:iCs/>
        </w:rPr>
        <w:tab/>
      </w:r>
      <w:r w:rsidRPr="007839A6">
        <w:rPr>
          <w:rFonts w:ascii="Calibri" w:hAnsi="Calibri" w:cs="Calibri"/>
          <w:i/>
          <w:iCs/>
        </w:rPr>
        <w:t>The ATLAS Experiment at the CERN Large Hadron Collider</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S08003 (2008).</w:t>
      </w:r>
    </w:p>
    <w:p w14:paraId="09CB6BE3" w14:textId="77777777" w:rsidR="007839A6" w:rsidRPr="007839A6" w:rsidRDefault="007839A6" w:rsidP="007839A6">
      <w:pPr>
        <w:pStyle w:val="Bibliography"/>
        <w:rPr>
          <w:rFonts w:ascii="Calibri" w:hAnsi="Calibri" w:cs="Calibri"/>
        </w:rPr>
      </w:pPr>
      <w:r w:rsidRPr="007839A6">
        <w:rPr>
          <w:rFonts w:ascii="Calibri" w:hAnsi="Calibri" w:cs="Calibri"/>
        </w:rPr>
        <w:t>[2]</w:t>
      </w:r>
      <w:r w:rsidRPr="007839A6">
        <w:rPr>
          <w:rFonts w:ascii="Calibri" w:hAnsi="Calibri" w:cs="Calibri"/>
        </w:rPr>
        <w:tab/>
        <w:t xml:space="preserve">L. Evans and P. Bryant, </w:t>
      </w:r>
      <w:r w:rsidRPr="007839A6">
        <w:rPr>
          <w:rFonts w:ascii="Calibri" w:hAnsi="Calibri" w:cs="Calibri"/>
          <w:i/>
          <w:iCs/>
        </w:rPr>
        <w:t>LHC Machine</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2008).</w:t>
      </w:r>
    </w:p>
    <w:p w14:paraId="5BF68CAD" w14:textId="77777777" w:rsidR="007839A6" w:rsidRPr="007839A6" w:rsidRDefault="007839A6" w:rsidP="007839A6">
      <w:pPr>
        <w:pStyle w:val="Bibliography"/>
        <w:rPr>
          <w:rFonts w:ascii="Calibri" w:hAnsi="Calibri" w:cs="Calibri"/>
        </w:rPr>
      </w:pPr>
      <w:r w:rsidRPr="007839A6">
        <w:rPr>
          <w:rFonts w:ascii="Calibri" w:hAnsi="Calibri" w:cs="Calibri"/>
        </w:rPr>
        <w:t>[3]</w:t>
      </w:r>
      <w:r w:rsidRPr="007839A6">
        <w:rPr>
          <w:rFonts w:ascii="Calibri" w:hAnsi="Calibri" w:cs="Calibri"/>
        </w:rPr>
        <w:tab/>
        <w:t>ATLAS Collaboration, ATLAS Muon Spectrometer: Technical Design Report, No. CERN-LHCC-97-022, CERN, 1997.</w:t>
      </w:r>
    </w:p>
    <w:p w14:paraId="1C7F9EF1" w14:textId="77777777" w:rsidR="007839A6" w:rsidRPr="007839A6" w:rsidRDefault="007839A6" w:rsidP="007839A6">
      <w:pPr>
        <w:pStyle w:val="Bibliography"/>
        <w:rPr>
          <w:rFonts w:ascii="Calibri" w:hAnsi="Calibri" w:cs="Calibri"/>
        </w:rPr>
      </w:pPr>
      <w:r w:rsidRPr="007839A6">
        <w:rPr>
          <w:rFonts w:ascii="Calibri" w:hAnsi="Calibri" w:cs="Calibri"/>
        </w:rPr>
        <w:t>[4]</w:t>
      </w:r>
      <w:r w:rsidRPr="007839A6">
        <w:rPr>
          <w:rFonts w:ascii="Calibri" w:hAnsi="Calibri" w:cs="Calibri"/>
        </w:rPr>
        <w:tab/>
        <w:t>CERN. Generva. T. L. experiments C. ATLAS Collaboration, New Small Wheel Technical Design Report, Technical Design Report No. CERN-LHCC-2013-006, CERN, 2013.</w:t>
      </w:r>
    </w:p>
    <w:p w14:paraId="67015213" w14:textId="77777777" w:rsidR="007839A6" w:rsidRPr="007839A6" w:rsidRDefault="007839A6" w:rsidP="007839A6">
      <w:pPr>
        <w:pStyle w:val="Bibliography"/>
        <w:rPr>
          <w:rFonts w:ascii="Calibri" w:hAnsi="Calibri" w:cs="Calibri"/>
        </w:rPr>
      </w:pPr>
      <w:r w:rsidRPr="007839A6">
        <w:rPr>
          <w:rFonts w:ascii="Calibri" w:hAnsi="Calibri" w:cs="Calibri"/>
        </w:rPr>
        <w:t>[5]</w:t>
      </w:r>
      <w:r w:rsidRPr="007839A6">
        <w:rPr>
          <w:rFonts w:ascii="Calibri" w:hAnsi="Calibri" w:cs="Calibri"/>
        </w:rPr>
        <w:tab/>
        <w:t>E. M. Carlson, Results of the 2018 ATLAS STGC Test Beam and Internal Strip Alignment of STGC Detectors, Thesis, University of Victoria, 2019.</w:t>
      </w:r>
    </w:p>
    <w:p w14:paraId="38B68A87" w14:textId="77777777" w:rsidR="007839A6" w:rsidRPr="007839A6" w:rsidRDefault="007839A6" w:rsidP="007839A6">
      <w:pPr>
        <w:pStyle w:val="Bibliography"/>
        <w:rPr>
          <w:rFonts w:ascii="Calibri" w:hAnsi="Calibri" w:cs="Calibri"/>
        </w:rPr>
      </w:pPr>
      <w:r w:rsidRPr="007839A6">
        <w:rPr>
          <w:rFonts w:ascii="Calibri" w:hAnsi="Calibri" w:cs="Calibri"/>
        </w:rPr>
        <w:t>[6]</w:t>
      </w:r>
      <w:r w:rsidRPr="007839A6">
        <w:rPr>
          <w:rFonts w:ascii="Calibri" w:hAnsi="Calibri" w:cs="Calibri"/>
        </w:rPr>
        <w:tab/>
        <w:t xml:space="preserve">S. Aefsky, C. Amelung, J. Bensinger, C. Blocker, A. Dushkin, M. Gardner, K. Hashemi, E. Henry, B. Kaplan, P. Keselman, M. Ketchum, U. Landgraf, A. Ostapchuk, J. Rothberg, A. Schricker, N. Skvorodnev, and H. Wellenstein, </w:t>
      </w:r>
      <w:r w:rsidRPr="007839A6">
        <w:rPr>
          <w:rFonts w:ascii="Calibri" w:hAnsi="Calibri" w:cs="Calibri"/>
          <w:i/>
          <w:iCs/>
        </w:rPr>
        <w:t>The Optical Alignment System of the ATLAS Muon Spectrometer Endcaps</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P11005 (2008).</w:t>
      </w:r>
    </w:p>
    <w:p w14:paraId="4DED3EE6" w14:textId="77777777" w:rsidR="007839A6" w:rsidRPr="007839A6" w:rsidRDefault="007839A6" w:rsidP="007839A6">
      <w:pPr>
        <w:pStyle w:val="Bibliography"/>
        <w:rPr>
          <w:rFonts w:ascii="Calibri" w:hAnsi="Calibri" w:cs="Calibri"/>
        </w:rPr>
      </w:pPr>
      <w:r w:rsidRPr="007839A6">
        <w:rPr>
          <w:rFonts w:ascii="Calibri" w:hAnsi="Calibri" w:cs="Calibri"/>
        </w:rPr>
        <w:t>[7]</w:t>
      </w:r>
      <w:r w:rsidRPr="007839A6">
        <w:rPr>
          <w:rFonts w:ascii="Calibri" w:hAnsi="Calibri" w:cs="Calibri"/>
        </w:rPr>
        <w:tab/>
        <w:t>B. Lefebvre, Characterization Studies of Small-Strip Thin Gap Chambers for the ATLAS Upgrade, PhD Dissertation, McGill University, 2018.</w:t>
      </w:r>
    </w:p>
    <w:p w14:paraId="2192DFF0" w14:textId="77777777" w:rsidR="007839A6" w:rsidRPr="007839A6" w:rsidRDefault="007839A6" w:rsidP="007839A6">
      <w:pPr>
        <w:pStyle w:val="Bibliography"/>
        <w:rPr>
          <w:rFonts w:ascii="Calibri" w:hAnsi="Calibri" w:cs="Calibri"/>
        </w:rPr>
      </w:pPr>
      <w:r w:rsidRPr="007839A6">
        <w:rPr>
          <w:rFonts w:ascii="Calibri" w:hAnsi="Calibri" w:cs="Calibri"/>
        </w:rPr>
        <w:t>[8]</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xml:space="preserve">, J. Instrum. </w:t>
      </w:r>
      <w:r w:rsidRPr="007839A6">
        <w:rPr>
          <w:rFonts w:ascii="Calibri" w:hAnsi="Calibri" w:cs="Calibri"/>
          <w:b/>
          <w:bCs/>
        </w:rPr>
        <w:t>15</w:t>
      </w:r>
      <w:r w:rsidRPr="007839A6">
        <w:rPr>
          <w:rFonts w:ascii="Calibri" w:hAnsi="Calibri" w:cs="Calibri"/>
        </w:rPr>
        <w:t>, C07013 (2020).</w:t>
      </w:r>
    </w:p>
    <w:p w14:paraId="1AA5C09F" w14:textId="77777777" w:rsidR="007839A6" w:rsidRPr="007839A6" w:rsidRDefault="007839A6" w:rsidP="007839A6">
      <w:pPr>
        <w:pStyle w:val="Bibliography"/>
        <w:rPr>
          <w:rFonts w:ascii="Calibri" w:hAnsi="Calibri" w:cs="Calibri"/>
        </w:rPr>
      </w:pPr>
      <w:r w:rsidRPr="007839A6">
        <w:rPr>
          <w:rFonts w:ascii="Calibri" w:hAnsi="Calibri" w:cs="Calibri"/>
        </w:rPr>
        <w:lastRenderedPageBreak/>
        <w:t>[9]</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https://doi.org/10.1088/1748-0221/15/07/C07013.</w:t>
      </w:r>
    </w:p>
    <w:p w14:paraId="3BCC07DE" w14:textId="289FB339" w:rsidR="007839A6" w:rsidRPr="007839A6" w:rsidRDefault="007839A6">
      <w:pPr>
        <w:rPr>
          <w:i/>
          <w:iCs/>
        </w:rPr>
      </w:pPr>
      <w:r>
        <w:rPr>
          <w:i/>
          <w:iCs/>
          <w:lang w:val="fr-CA"/>
        </w:rPr>
        <w:fldChar w:fldCharType="end"/>
      </w:r>
    </w:p>
    <w:p w14:paraId="040D004D" w14:textId="01D144F2" w:rsidR="008C52C9" w:rsidRPr="007839A6" w:rsidRDefault="008C52C9"/>
    <w:p w14:paraId="544EA984" w14:textId="77777777" w:rsidR="008C52C9" w:rsidRPr="007839A6" w:rsidRDefault="008C52C9"/>
    <w:sectPr w:rsidR="008C52C9" w:rsidRPr="007839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6431"/>
    <w:rsid w:val="00014932"/>
    <w:rsid w:val="000E184B"/>
    <w:rsid w:val="000E503C"/>
    <w:rsid w:val="00142201"/>
    <w:rsid w:val="00146431"/>
    <w:rsid w:val="00191042"/>
    <w:rsid w:val="001A1763"/>
    <w:rsid w:val="001A3A36"/>
    <w:rsid w:val="001C6B2D"/>
    <w:rsid w:val="00223AF2"/>
    <w:rsid w:val="002308D4"/>
    <w:rsid w:val="00254279"/>
    <w:rsid w:val="00264E61"/>
    <w:rsid w:val="002A3F1D"/>
    <w:rsid w:val="002A604D"/>
    <w:rsid w:val="002C409A"/>
    <w:rsid w:val="00310AEA"/>
    <w:rsid w:val="00343155"/>
    <w:rsid w:val="00345164"/>
    <w:rsid w:val="00354D68"/>
    <w:rsid w:val="003772FB"/>
    <w:rsid w:val="003A17F5"/>
    <w:rsid w:val="00461FCE"/>
    <w:rsid w:val="00472789"/>
    <w:rsid w:val="00487D78"/>
    <w:rsid w:val="004D18A4"/>
    <w:rsid w:val="0058264E"/>
    <w:rsid w:val="005B06B6"/>
    <w:rsid w:val="005F04E1"/>
    <w:rsid w:val="006001AC"/>
    <w:rsid w:val="00601946"/>
    <w:rsid w:val="00617FE0"/>
    <w:rsid w:val="00686C62"/>
    <w:rsid w:val="00691905"/>
    <w:rsid w:val="006A583F"/>
    <w:rsid w:val="006D6EB0"/>
    <w:rsid w:val="006F1032"/>
    <w:rsid w:val="006F1C44"/>
    <w:rsid w:val="00710675"/>
    <w:rsid w:val="00725B87"/>
    <w:rsid w:val="007413C8"/>
    <w:rsid w:val="00745BD5"/>
    <w:rsid w:val="00757CFD"/>
    <w:rsid w:val="007839A6"/>
    <w:rsid w:val="0078647C"/>
    <w:rsid w:val="007A48C2"/>
    <w:rsid w:val="007F22BA"/>
    <w:rsid w:val="00802357"/>
    <w:rsid w:val="008126A1"/>
    <w:rsid w:val="008671C2"/>
    <w:rsid w:val="008A339D"/>
    <w:rsid w:val="008B5004"/>
    <w:rsid w:val="008C52C9"/>
    <w:rsid w:val="008C66B3"/>
    <w:rsid w:val="008D4E9A"/>
    <w:rsid w:val="00977193"/>
    <w:rsid w:val="00991399"/>
    <w:rsid w:val="00997A27"/>
    <w:rsid w:val="009C7452"/>
    <w:rsid w:val="009E7BCA"/>
    <w:rsid w:val="00A10872"/>
    <w:rsid w:val="00AA4767"/>
    <w:rsid w:val="00AB4A62"/>
    <w:rsid w:val="00AC1907"/>
    <w:rsid w:val="00AD19E4"/>
    <w:rsid w:val="00B471C5"/>
    <w:rsid w:val="00BB23CB"/>
    <w:rsid w:val="00BF22A7"/>
    <w:rsid w:val="00C025F8"/>
    <w:rsid w:val="00C15335"/>
    <w:rsid w:val="00C268CF"/>
    <w:rsid w:val="00C85BE5"/>
    <w:rsid w:val="00CA0283"/>
    <w:rsid w:val="00CA033E"/>
    <w:rsid w:val="00CC26D6"/>
    <w:rsid w:val="00D01A5C"/>
    <w:rsid w:val="00D31B04"/>
    <w:rsid w:val="00D5404E"/>
    <w:rsid w:val="00DA54C9"/>
    <w:rsid w:val="00DC0866"/>
    <w:rsid w:val="00DF0A99"/>
    <w:rsid w:val="00DF5EE7"/>
    <w:rsid w:val="00E00699"/>
    <w:rsid w:val="00E91F59"/>
    <w:rsid w:val="00EA7F00"/>
    <w:rsid w:val="00EF64D2"/>
    <w:rsid w:val="00FE11B6"/>
    <w:rsid w:val="00FF2D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chartTrackingRefBased/>
  <w15:docId w15:val="{392F9E11-824A-407D-9D6A-D3A677604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8</TotalTime>
  <Pages>5</Pages>
  <Words>18831</Words>
  <Characters>107342</Characters>
  <Application>Microsoft Office Word</Application>
  <DocSecurity>0</DocSecurity>
  <Lines>894</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26</cp:revision>
  <dcterms:created xsi:type="dcterms:W3CDTF">2021-07-27T21:31:00Z</dcterms:created>
  <dcterms:modified xsi:type="dcterms:W3CDTF">2021-08-26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ZSU0nrl"/&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